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5764E" w14:textId="40442AEA" w:rsidR="00A4605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49F2F0" w14:textId="34912BA5" w:rsidR="002E5EC0" w:rsidRDefault="002E5EC0" w:rsidP="002E5EC0">
      <w:pPr>
        <w:spacing w:after="0"/>
      </w:pPr>
    </w:p>
    <w:p w14:paraId="4F3EC99C" w14:textId="68D6786D" w:rsidR="002E5EC0" w:rsidRPr="002E5EC0" w:rsidRDefault="002E5EC0" w:rsidP="002E5EC0">
      <w:pPr>
        <w:spacing w:after="0"/>
      </w:pPr>
    </w:p>
    <w:p w14:paraId="0084FCC5" w14:textId="64766E07" w:rsidR="002E5EC0" w:rsidRDefault="002E5EC0" w:rsidP="002E5EC0">
      <w:pPr>
        <w:tabs>
          <w:tab w:val="left" w:pos="1965"/>
        </w:tabs>
        <w:spacing w:after="0"/>
      </w:pPr>
    </w:p>
    <w:p w14:paraId="0C00D328" w14:textId="6D19E025" w:rsidR="002E5EC0" w:rsidRDefault="002E5EC0" w:rsidP="002E5EC0">
      <w:pPr>
        <w:tabs>
          <w:tab w:val="left" w:pos="1965"/>
        </w:tabs>
        <w:spacing w:after="0"/>
        <w:rPr>
          <w:rFonts w:cstheme="minorHAnsi"/>
          <w:b/>
          <w:bCs/>
        </w:rPr>
      </w:pPr>
    </w:p>
    <w:p w14:paraId="14B8D385" w14:textId="77777777" w:rsidR="00287725" w:rsidRPr="002E5EC0" w:rsidRDefault="00287725"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16B82CA3" w14:textId="5A1C58EA"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0C8BE71F" w14:textId="6E2E4921" w:rsidR="002E5EC0" w:rsidRDefault="002E5EC0" w:rsidP="002E5EC0">
      <w:pPr>
        <w:tabs>
          <w:tab w:val="left" w:pos="1965"/>
        </w:tabs>
        <w:spacing w:after="0"/>
        <w:jc w:val="center"/>
        <w:rPr>
          <w:rFonts w:cstheme="minorHAnsi"/>
          <w:b/>
          <w:bCs/>
          <w:szCs w:val="24"/>
        </w:rPr>
      </w:pPr>
    </w:p>
    <w:p w14:paraId="404384A2" w14:textId="6E2042F1" w:rsidR="002E5EC0" w:rsidRDefault="002E5EC0" w:rsidP="002E5EC0">
      <w:pPr>
        <w:tabs>
          <w:tab w:val="left" w:pos="1965"/>
        </w:tabs>
        <w:spacing w:after="0"/>
        <w:jc w:val="center"/>
        <w:rPr>
          <w:rFonts w:cstheme="minorHAnsi"/>
          <w:b/>
          <w:bCs/>
          <w:szCs w:val="24"/>
        </w:rPr>
      </w:pP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2D3CAC7E" w14:textId="626C5862" w:rsidR="001E7993" w:rsidRDefault="001E7993" w:rsidP="00C11833">
      <w:pPr>
        <w:rPr>
          <w:rFonts w:ascii="Times New Roman" w:hAnsi="Times New Roman" w:cs="Times New Roman"/>
          <w:b/>
          <w:bCs/>
          <w:sz w:val="32"/>
          <w:szCs w:val="32"/>
        </w:rPr>
      </w:pP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4455D83" w14:textId="47E056FA" w:rsidR="001E7993" w:rsidRP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 xml:space="preserve">Dr. C. </w:t>
      </w:r>
      <w:proofErr w:type="spellStart"/>
      <w:r>
        <w:rPr>
          <w:rFonts w:ascii="Times New Roman" w:hAnsi="Times New Roman" w:cs="Times New Roman"/>
          <w:sz w:val="28"/>
          <w:szCs w:val="28"/>
        </w:rPr>
        <w:t>Raisa</w:t>
      </w:r>
      <w:proofErr w:type="spellEnd"/>
      <w:r>
        <w:rPr>
          <w:rFonts w:ascii="Times New Roman" w:hAnsi="Times New Roman" w:cs="Times New Roman"/>
          <w:sz w:val="28"/>
          <w:szCs w:val="28"/>
        </w:rPr>
        <w:t xml:space="preserve"> Socorro Llanes (raisa@ceis.cujae.edu.cu)</w:t>
      </w:r>
    </w:p>
    <w:p w14:paraId="5411CF63" w14:textId="4A4DDF6F" w:rsidR="00C11833" w:rsidRPr="00C11833" w:rsidRDefault="00C11833" w:rsidP="00C11833">
      <w:pPr>
        <w:rPr>
          <w:rFonts w:ascii="Times New Roman" w:hAnsi="Times New Roman" w:cs="Times New Roman"/>
          <w:sz w:val="28"/>
          <w:szCs w:val="28"/>
        </w:rPr>
      </w:pPr>
    </w:p>
    <w:p w14:paraId="28817054" w14:textId="08BF198A" w:rsidR="00C11833" w:rsidRPr="00C11833" w:rsidRDefault="00C11833" w:rsidP="00C11833">
      <w:pPr>
        <w:rPr>
          <w:rFonts w:ascii="Times New Roman" w:hAnsi="Times New Roman" w:cs="Times New Roman"/>
          <w:sz w:val="28"/>
          <w:szCs w:val="28"/>
        </w:rPr>
      </w:pPr>
    </w:p>
    <w:p w14:paraId="26438080" w14:textId="06A57F47" w:rsidR="00C11833" w:rsidRPr="00C11833" w:rsidRDefault="00C11833" w:rsidP="00C11833">
      <w:pPr>
        <w:rPr>
          <w:rFonts w:ascii="Times New Roman" w:hAnsi="Times New Roman" w:cs="Times New Roman"/>
          <w:sz w:val="28"/>
          <w:szCs w:val="28"/>
        </w:rPr>
      </w:pPr>
    </w:p>
    <w:p w14:paraId="161072EE" w14:textId="1015C76A" w:rsidR="00C11833" w:rsidRDefault="00C11833"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proofErr w:type="spellStart"/>
      <w:r w:rsidRPr="00C5042F">
        <w:lastRenderedPageBreak/>
        <w:t>Abstrac</w:t>
      </w:r>
      <w:bookmarkEnd w:id="1"/>
      <w:r w:rsidR="001B2337">
        <w:t>t</w:t>
      </w:r>
      <w:proofErr w:type="spellEnd"/>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63D8F7D2" w14:textId="29C8DD59" w:rsidR="005554F9"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609619" w:history="1">
        <w:r w:rsidR="005554F9" w:rsidRPr="00712405">
          <w:rPr>
            <w:rStyle w:val="Hipervnculo"/>
            <w:noProof/>
          </w:rPr>
          <w:t>Introducción</w:t>
        </w:r>
        <w:r w:rsidR="005554F9">
          <w:rPr>
            <w:noProof/>
            <w:webHidden/>
          </w:rPr>
          <w:tab/>
        </w:r>
        <w:r w:rsidR="005554F9">
          <w:rPr>
            <w:noProof/>
            <w:webHidden/>
          </w:rPr>
          <w:fldChar w:fldCharType="begin"/>
        </w:r>
        <w:r w:rsidR="005554F9">
          <w:rPr>
            <w:noProof/>
            <w:webHidden/>
          </w:rPr>
          <w:instrText xml:space="preserve"> PAGEREF _Toc194609619 \h </w:instrText>
        </w:r>
        <w:r w:rsidR="005554F9">
          <w:rPr>
            <w:noProof/>
            <w:webHidden/>
          </w:rPr>
        </w:r>
        <w:r w:rsidR="005554F9">
          <w:rPr>
            <w:noProof/>
            <w:webHidden/>
          </w:rPr>
          <w:fldChar w:fldCharType="separate"/>
        </w:r>
        <w:r w:rsidR="005554F9">
          <w:rPr>
            <w:noProof/>
            <w:webHidden/>
          </w:rPr>
          <w:t>1</w:t>
        </w:r>
        <w:r w:rsidR="005554F9">
          <w:rPr>
            <w:noProof/>
            <w:webHidden/>
          </w:rPr>
          <w:fldChar w:fldCharType="end"/>
        </w:r>
      </w:hyperlink>
    </w:p>
    <w:p w14:paraId="15A82AF4" w14:textId="2B4D27B7" w:rsidR="005554F9" w:rsidRDefault="00000000">
      <w:pPr>
        <w:pStyle w:val="TDC1"/>
        <w:rPr>
          <w:rFonts w:asciiTheme="minorHAnsi" w:eastAsiaTheme="minorEastAsia" w:hAnsiTheme="minorHAnsi"/>
          <w:noProof/>
          <w:sz w:val="22"/>
          <w:lang w:eastAsia="es-ES"/>
        </w:rPr>
      </w:pPr>
      <w:hyperlink w:anchor="_Toc194609620" w:history="1">
        <w:r w:rsidR="005554F9" w:rsidRPr="00712405">
          <w:rPr>
            <w:rStyle w:val="Hipervnculo"/>
            <w:noProof/>
          </w:rPr>
          <w:t>Capítulo 1: Marco Teórico</w:t>
        </w:r>
        <w:r w:rsidR="005554F9">
          <w:rPr>
            <w:noProof/>
            <w:webHidden/>
          </w:rPr>
          <w:tab/>
        </w:r>
        <w:r w:rsidR="005554F9">
          <w:rPr>
            <w:noProof/>
            <w:webHidden/>
          </w:rPr>
          <w:fldChar w:fldCharType="begin"/>
        </w:r>
        <w:r w:rsidR="005554F9">
          <w:rPr>
            <w:noProof/>
            <w:webHidden/>
          </w:rPr>
          <w:instrText xml:space="preserve"> PAGEREF _Toc194609620 \h </w:instrText>
        </w:r>
        <w:r w:rsidR="005554F9">
          <w:rPr>
            <w:noProof/>
            <w:webHidden/>
          </w:rPr>
        </w:r>
        <w:r w:rsidR="005554F9">
          <w:rPr>
            <w:noProof/>
            <w:webHidden/>
          </w:rPr>
          <w:fldChar w:fldCharType="separate"/>
        </w:r>
        <w:r w:rsidR="005554F9">
          <w:rPr>
            <w:noProof/>
            <w:webHidden/>
          </w:rPr>
          <w:t>5</w:t>
        </w:r>
        <w:r w:rsidR="005554F9">
          <w:rPr>
            <w:noProof/>
            <w:webHidden/>
          </w:rPr>
          <w:fldChar w:fldCharType="end"/>
        </w:r>
      </w:hyperlink>
    </w:p>
    <w:p w14:paraId="6F848930" w14:textId="0B475A87" w:rsidR="005554F9" w:rsidRDefault="00000000">
      <w:pPr>
        <w:pStyle w:val="TDC2"/>
        <w:tabs>
          <w:tab w:val="left" w:pos="880"/>
          <w:tab w:val="right" w:leader="dot" w:pos="8494"/>
        </w:tabs>
        <w:rPr>
          <w:rFonts w:asciiTheme="minorHAnsi" w:hAnsiTheme="minorHAnsi" w:cstheme="minorBidi"/>
          <w:noProof/>
          <w:sz w:val="22"/>
        </w:rPr>
      </w:pPr>
      <w:hyperlink w:anchor="_Toc194609621" w:history="1">
        <w:r w:rsidR="005554F9" w:rsidRPr="00712405">
          <w:rPr>
            <w:rStyle w:val="Hipervnculo"/>
            <w:noProof/>
          </w:rPr>
          <w:t>1.1</w:t>
        </w:r>
        <w:r w:rsidR="005554F9">
          <w:rPr>
            <w:rFonts w:asciiTheme="minorHAnsi" w:hAnsiTheme="minorHAnsi" w:cstheme="minorBidi"/>
            <w:noProof/>
            <w:sz w:val="22"/>
          </w:rPr>
          <w:tab/>
        </w:r>
        <w:r w:rsidR="005554F9" w:rsidRPr="00712405">
          <w:rPr>
            <w:rStyle w:val="Hipervnculo"/>
            <w:noProof/>
          </w:rPr>
          <w:t>Procesos de las pruebas de software</w:t>
        </w:r>
        <w:r w:rsidR="005554F9">
          <w:rPr>
            <w:noProof/>
            <w:webHidden/>
          </w:rPr>
          <w:tab/>
        </w:r>
        <w:r w:rsidR="005554F9">
          <w:rPr>
            <w:noProof/>
            <w:webHidden/>
          </w:rPr>
          <w:fldChar w:fldCharType="begin"/>
        </w:r>
        <w:r w:rsidR="005554F9">
          <w:rPr>
            <w:noProof/>
            <w:webHidden/>
          </w:rPr>
          <w:instrText xml:space="preserve"> PAGEREF _Toc194609621 \h </w:instrText>
        </w:r>
        <w:r w:rsidR="005554F9">
          <w:rPr>
            <w:noProof/>
            <w:webHidden/>
          </w:rPr>
        </w:r>
        <w:r w:rsidR="005554F9">
          <w:rPr>
            <w:noProof/>
            <w:webHidden/>
          </w:rPr>
          <w:fldChar w:fldCharType="separate"/>
        </w:r>
        <w:r w:rsidR="005554F9">
          <w:rPr>
            <w:noProof/>
            <w:webHidden/>
          </w:rPr>
          <w:t>5</w:t>
        </w:r>
        <w:r w:rsidR="005554F9">
          <w:rPr>
            <w:noProof/>
            <w:webHidden/>
          </w:rPr>
          <w:fldChar w:fldCharType="end"/>
        </w:r>
      </w:hyperlink>
    </w:p>
    <w:p w14:paraId="4A8FD945" w14:textId="790FE9FF" w:rsidR="005554F9" w:rsidRDefault="00000000">
      <w:pPr>
        <w:pStyle w:val="TDC2"/>
        <w:tabs>
          <w:tab w:val="left" w:pos="880"/>
          <w:tab w:val="right" w:leader="dot" w:pos="8494"/>
        </w:tabs>
        <w:rPr>
          <w:rFonts w:asciiTheme="minorHAnsi" w:hAnsiTheme="minorHAnsi" w:cstheme="minorBidi"/>
          <w:noProof/>
          <w:sz w:val="22"/>
        </w:rPr>
      </w:pPr>
      <w:hyperlink w:anchor="_Toc194609622" w:history="1">
        <w:r w:rsidR="005554F9" w:rsidRPr="00712405">
          <w:rPr>
            <w:rStyle w:val="Hipervnculo"/>
            <w:noProof/>
          </w:rPr>
          <w:t>1.2</w:t>
        </w:r>
        <w:r w:rsidR="005554F9">
          <w:rPr>
            <w:rFonts w:asciiTheme="minorHAnsi" w:hAnsiTheme="minorHAnsi" w:cstheme="minorBidi"/>
            <w:noProof/>
            <w:sz w:val="22"/>
          </w:rPr>
          <w:tab/>
        </w:r>
        <w:r w:rsidR="005554F9" w:rsidRPr="00712405">
          <w:rPr>
            <w:rStyle w:val="Hipervnculo"/>
            <w:noProof/>
          </w:rPr>
          <w:t>Tipos de pruebas de software</w:t>
        </w:r>
        <w:r w:rsidR="005554F9">
          <w:rPr>
            <w:noProof/>
            <w:webHidden/>
          </w:rPr>
          <w:tab/>
        </w:r>
        <w:r w:rsidR="005554F9">
          <w:rPr>
            <w:noProof/>
            <w:webHidden/>
          </w:rPr>
          <w:fldChar w:fldCharType="begin"/>
        </w:r>
        <w:r w:rsidR="005554F9">
          <w:rPr>
            <w:noProof/>
            <w:webHidden/>
          </w:rPr>
          <w:instrText xml:space="preserve"> PAGEREF _Toc194609622 \h </w:instrText>
        </w:r>
        <w:r w:rsidR="005554F9">
          <w:rPr>
            <w:noProof/>
            <w:webHidden/>
          </w:rPr>
        </w:r>
        <w:r w:rsidR="005554F9">
          <w:rPr>
            <w:noProof/>
            <w:webHidden/>
          </w:rPr>
          <w:fldChar w:fldCharType="separate"/>
        </w:r>
        <w:r w:rsidR="005554F9">
          <w:rPr>
            <w:noProof/>
            <w:webHidden/>
          </w:rPr>
          <w:t>6</w:t>
        </w:r>
        <w:r w:rsidR="005554F9">
          <w:rPr>
            <w:noProof/>
            <w:webHidden/>
          </w:rPr>
          <w:fldChar w:fldCharType="end"/>
        </w:r>
      </w:hyperlink>
    </w:p>
    <w:p w14:paraId="0B8EF606" w14:textId="2BD1DEDE" w:rsidR="005554F9" w:rsidRDefault="00000000">
      <w:pPr>
        <w:pStyle w:val="TDC2"/>
        <w:tabs>
          <w:tab w:val="left" w:pos="880"/>
          <w:tab w:val="right" w:leader="dot" w:pos="8494"/>
        </w:tabs>
        <w:rPr>
          <w:rFonts w:asciiTheme="minorHAnsi" w:hAnsiTheme="minorHAnsi" w:cstheme="minorBidi"/>
          <w:noProof/>
          <w:sz w:val="22"/>
        </w:rPr>
      </w:pPr>
      <w:hyperlink w:anchor="_Toc194609623" w:history="1">
        <w:r w:rsidR="005554F9" w:rsidRPr="00712405">
          <w:rPr>
            <w:rStyle w:val="Hipervnculo"/>
            <w:noProof/>
          </w:rPr>
          <w:t>1.3</w:t>
        </w:r>
        <w:r w:rsidR="005554F9">
          <w:rPr>
            <w:rFonts w:asciiTheme="minorHAnsi" w:hAnsiTheme="minorHAnsi" w:cstheme="minorBidi"/>
            <w:noProof/>
            <w:sz w:val="22"/>
          </w:rPr>
          <w:tab/>
        </w:r>
        <w:r w:rsidR="005554F9" w:rsidRPr="00712405">
          <w:rPr>
            <w:rStyle w:val="Hipervnculo"/>
            <w:noProof/>
          </w:rPr>
          <w:t>Pruebas de software en sistemas de planificación de recursos empresariales</w:t>
        </w:r>
        <w:r w:rsidR="005554F9">
          <w:rPr>
            <w:noProof/>
            <w:webHidden/>
          </w:rPr>
          <w:tab/>
        </w:r>
        <w:r w:rsidR="005554F9">
          <w:rPr>
            <w:noProof/>
            <w:webHidden/>
          </w:rPr>
          <w:fldChar w:fldCharType="begin"/>
        </w:r>
        <w:r w:rsidR="005554F9">
          <w:rPr>
            <w:noProof/>
            <w:webHidden/>
          </w:rPr>
          <w:instrText xml:space="preserve"> PAGEREF _Toc194609623 \h </w:instrText>
        </w:r>
        <w:r w:rsidR="005554F9">
          <w:rPr>
            <w:noProof/>
            <w:webHidden/>
          </w:rPr>
        </w:r>
        <w:r w:rsidR="005554F9">
          <w:rPr>
            <w:noProof/>
            <w:webHidden/>
          </w:rPr>
          <w:fldChar w:fldCharType="separate"/>
        </w:r>
        <w:r w:rsidR="005554F9">
          <w:rPr>
            <w:noProof/>
            <w:webHidden/>
          </w:rPr>
          <w:t>8</w:t>
        </w:r>
        <w:r w:rsidR="005554F9">
          <w:rPr>
            <w:noProof/>
            <w:webHidden/>
          </w:rPr>
          <w:fldChar w:fldCharType="end"/>
        </w:r>
      </w:hyperlink>
    </w:p>
    <w:p w14:paraId="06810260" w14:textId="6BA32EE3" w:rsidR="005554F9" w:rsidRDefault="00000000">
      <w:pPr>
        <w:pStyle w:val="TDC2"/>
        <w:tabs>
          <w:tab w:val="left" w:pos="880"/>
          <w:tab w:val="right" w:leader="dot" w:pos="8494"/>
        </w:tabs>
        <w:rPr>
          <w:rFonts w:asciiTheme="minorHAnsi" w:hAnsiTheme="minorHAnsi" w:cstheme="minorBidi"/>
          <w:noProof/>
          <w:sz w:val="22"/>
        </w:rPr>
      </w:pPr>
      <w:hyperlink w:anchor="_Toc194609624" w:history="1">
        <w:r w:rsidR="005554F9" w:rsidRPr="00712405">
          <w:rPr>
            <w:rStyle w:val="Hipervnculo"/>
            <w:noProof/>
          </w:rPr>
          <w:t>1.4</w:t>
        </w:r>
        <w:r w:rsidR="005554F9">
          <w:rPr>
            <w:rFonts w:asciiTheme="minorHAnsi" w:hAnsiTheme="minorHAnsi" w:cstheme="minorBidi"/>
            <w:noProof/>
            <w:sz w:val="22"/>
          </w:rPr>
          <w:tab/>
        </w:r>
        <w:r w:rsidR="005554F9" w:rsidRPr="00712405">
          <w:rPr>
            <w:rStyle w:val="Hipervnculo"/>
            <w:noProof/>
          </w:rPr>
          <w:t>Diferencias entre las pruebas manuales y las pruebas automatizadas</w:t>
        </w:r>
        <w:r w:rsidR="005554F9">
          <w:rPr>
            <w:noProof/>
            <w:webHidden/>
          </w:rPr>
          <w:tab/>
        </w:r>
        <w:r w:rsidR="005554F9">
          <w:rPr>
            <w:noProof/>
            <w:webHidden/>
          </w:rPr>
          <w:fldChar w:fldCharType="begin"/>
        </w:r>
        <w:r w:rsidR="005554F9">
          <w:rPr>
            <w:noProof/>
            <w:webHidden/>
          </w:rPr>
          <w:instrText xml:space="preserve"> PAGEREF _Toc194609624 \h </w:instrText>
        </w:r>
        <w:r w:rsidR="005554F9">
          <w:rPr>
            <w:noProof/>
            <w:webHidden/>
          </w:rPr>
        </w:r>
        <w:r w:rsidR="005554F9">
          <w:rPr>
            <w:noProof/>
            <w:webHidden/>
          </w:rPr>
          <w:fldChar w:fldCharType="separate"/>
        </w:r>
        <w:r w:rsidR="005554F9">
          <w:rPr>
            <w:noProof/>
            <w:webHidden/>
          </w:rPr>
          <w:t>9</w:t>
        </w:r>
        <w:r w:rsidR="005554F9">
          <w:rPr>
            <w:noProof/>
            <w:webHidden/>
          </w:rPr>
          <w:fldChar w:fldCharType="end"/>
        </w:r>
      </w:hyperlink>
    </w:p>
    <w:p w14:paraId="1E44C736" w14:textId="05390264" w:rsidR="005554F9" w:rsidRDefault="00000000">
      <w:pPr>
        <w:pStyle w:val="TDC2"/>
        <w:tabs>
          <w:tab w:val="left" w:pos="880"/>
          <w:tab w:val="right" w:leader="dot" w:pos="8494"/>
        </w:tabs>
        <w:rPr>
          <w:rFonts w:asciiTheme="minorHAnsi" w:hAnsiTheme="minorHAnsi" w:cstheme="minorBidi"/>
          <w:noProof/>
          <w:sz w:val="22"/>
        </w:rPr>
      </w:pPr>
      <w:hyperlink w:anchor="_Toc194609625" w:history="1">
        <w:r w:rsidR="005554F9" w:rsidRPr="00712405">
          <w:rPr>
            <w:rStyle w:val="Hipervnculo"/>
            <w:noProof/>
          </w:rPr>
          <w:t>1.5</w:t>
        </w:r>
        <w:r w:rsidR="005554F9">
          <w:rPr>
            <w:rFonts w:asciiTheme="minorHAnsi" w:hAnsiTheme="minorHAnsi" w:cstheme="minorBidi"/>
            <w:noProof/>
            <w:sz w:val="22"/>
          </w:rPr>
          <w:tab/>
        </w:r>
        <w:r w:rsidR="005554F9" w:rsidRPr="00712405">
          <w:rPr>
            <w:rStyle w:val="Hipervnculo"/>
            <w:noProof/>
          </w:rPr>
          <w:t>Metodologías de pruebas de software</w:t>
        </w:r>
        <w:r w:rsidR="005554F9">
          <w:rPr>
            <w:noProof/>
            <w:webHidden/>
          </w:rPr>
          <w:tab/>
        </w:r>
        <w:r w:rsidR="005554F9">
          <w:rPr>
            <w:noProof/>
            <w:webHidden/>
          </w:rPr>
          <w:fldChar w:fldCharType="begin"/>
        </w:r>
        <w:r w:rsidR="005554F9">
          <w:rPr>
            <w:noProof/>
            <w:webHidden/>
          </w:rPr>
          <w:instrText xml:space="preserve"> PAGEREF _Toc194609625 \h </w:instrText>
        </w:r>
        <w:r w:rsidR="005554F9">
          <w:rPr>
            <w:noProof/>
            <w:webHidden/>
          </w:rPr>
        </w:r>
        <w:r w:rsidR="005554F9">
          <w:rPr>
            <w:noProof/>
            <w:webHidden/>
          </w:rPr>
          <w:fldChar w:fldCharType="separate"/>
        </w:r>
        <w:r w:rsidR="005554F9">
          <w:rPr>
            <w:noProof/>
            <w:webHidden/>
          </w:rPr>
          <w:t>10</w:t>
        </w:r>
        <w:r w:rsidR="005554F9">
          <w:rPr>
            <w:noProof/>
            <w:webHidden/>
          </w:rPr>
          <w:fldChar w:fldCharType="end"/>
        </w:r>
      </w:hyperlink>
    </w:p>
    <w:p w14:paraId="4F9B2E25" w14:textId="483914F0" w:rsidR="005554F9" w:rsidRDefault="00000000">
      <w:pPr>
        <w:pStyle w:val="TDC2"/>
        <w:tabs>
          <w:tab w:val="left" w:pos="880"/>
          <w:tab w:val="right" w:leader="dot" w:pos="8494"/>
        </w:tabs>
        <w:rPr>
          <w:rFonts w:asciiTheme="minorHAnsi" w:hAnsiTheme="minorHAnsi" w:cstheme="minorBidi"/>
          <w:noProof/>
          <w:sz w:val="22"/>
        </w:rPr>
      </w:pPr>
      <w:hyperlink w:anchor="_Toc194609626" w:history="1">
        <w:r w:rsidR="005554F9" w:rsidRPr="00712405">
          <w:rPr>
            <w:rStyle w:val="Hipervnculo"/>
            <w:noProof/>
          </w:rPr>
          <w:t>1.6</w:t>
        </w:r>
        <w:r w:rsidR="005554F9">
          <w:rPr>
            <w:rFonts w:asciiTheme="minorHAnsi" w:hAnsiTheme="minorHAnsi" w:cstheme="minorBidi"/>
            <w:noProof/>
            <w:sz w:val="22"/>
          </w:rPr>
          <w:tab/>
        </w:r>
        <w:r w:rsidR="005554F9" w:rsidRPr="00712405">
          <w:rPr>
            <w:rStyle w:val="Hipervnculo"/>
            <w:noProof/>
          </w:rPr>
          <w:t>Herramientas para las pruebas automatizadas</w:t>
        </w:r>
        <w:r w:rsidR="005554F9">
          <w:rPr>
            <w:noProof/>
            <w:webHidden/>
          </w:rPr>
          <w:tab/>
        </w:r>
        <w:r w:rsidR="005554F9">
          <w:rPr>
            <w:noProof/>
            <w:webHidden/>
          </w:rPr>
          <w:fldChar w:fldCharType="begin"/>
        </w:r>
        <w:r w:rsidR="005554F9">
          <w:rPr>
            <w:noProof/>
            <w:webHidden/>
          </w:rPr>
          <w:instrText xml:space="preserve"> PAGEREF _Toc194609626 \h </w:instrText>
        </w:r>
        <w:r w:rsidR="005554F9">
          <w:rPr>
            <w:noProof/>
            <w:webHidden/>
          </w:rPr>
        </w:r>
        <w:r w:rsidR="005554F9">
          <w:rPr>
            <w:noProof/>
            <w:webHidden/>
          </w:rPr>
          <w:fldChar w:fldCharType="separate"/>
        </w:r>
        <w:r w:rsidR="005554F9">
          <w:rPr>
            <w:noProof/>
            <w:webHidden/>
          </w:rPr>
          <w:t>11</w:t>
        </w:r>
        <w:r w:rsidR="005554F9">
          <w:rPr>
            <w:noProof/>
            <w:webHidden/>
          </w:rPr>
          <w:fldChar w:fldCharType="end"/>
        </w:r>
      </w:hyperlink>
    </w:p>
    <w:p w14:paraId="0F461EE1" w14:textId="0550467D" w:rsidR="005554F9" w:rsidRDefault="00000000">
      <w:pPr>
        <w:pStyle w:val="TDC2"/>
        <w:tabs>
          <w:tab w:val="right" w:leader="dot" w:pos="8494"/>
        </w:tabs>
        <w:rPr>
          <w:rFonts w:asciiTheme="minorHAnsi" w:hAnsiTheme="minorHAnsi" w:cstheme="minorBidi"/>
          <w:noProof/>
          <w:sz w:val="22"/>
        </w:rPr>
      </w:pPr>
      <w:hyperlink w:anchor="_Toc194609627" w:history="1">
        <w:r w:rsidR="005554F9" w:rsidRPr="00712405">
          <w:rPr>
            <w:rStyle w:val="Hipervnculo"/>
            <w:rFonts w:eastAsia="Times New Roman" w:cs="Arial"/>
            <w:noProof/>
          </w:rPr>
          <w:t>1.7 Patrones de diseño para pruebas automatizadas</w:t>
        </w:r>
        <w:r w:rsidR="005554F9">
          <w:rPr>
            <w:noProof/>
            <w:webHidden/>
          </w:rPr>
          <w:tab/>
        </w:r>
        <w:r w:rsidR="005554F9">
          <w:rPr>
            <w:noProof/>
            <w:webHidden/>
          </w:rPr>
          <w:fldChar w:fldCharType="begin"/>
        </w:r>
        <w:r w:rsidR="005554F9">
          <w:rPr>
            <w:noProof/>
            <w:webHidden/>
          </w:rPr>
          <w:instrText xml:space="preserve"> PAGEREF _Toc194609627 \h </w:instrText>
        </w:r>
        <w:r w:rsidR="005554F9">
          <w:rPr>
            <w:noProof/>
            <w:webHidden/>
          </w:rPr>
        </w:r>
        <w:r w:rsidR="005554F9">
          <w:rPr>
            <w:noProof/>
            <w:webHidden/>
          </w:rPr>
          <w:fldChar w:fldCharType="separate"/>
        </w:r>
        <w:r w:rsidR="005554F9">
          <w:rPr>
            <w:noProof/>
            <w:webHidden/>
          </w:rPr>
          <w:t>12</w:t>
        </w:r>
        <w:r w:rsidR="005554F9">
          <w:rPr>
            <w:noProof/>
            <w:webHidden/>
          </w:rPr>
          <w:fldChar w:fldCharType="end"/>
        </w:r>
      </w:hyperlink>
    </w:p>
    <w:p w14:paraId="101B64A0" w14:textId="0876C456" w:rsidR="005554F9" w:rsidRDefault="00000000">
      <w:pPr>
        <w:pStyle w:val="TDC1"/>
        <w:rPr>
          <w:rFonts w:asciiTheme="minorHAnsi" w:eastAsiaTheme="minorEastAsia" w:hAnsiTheme="minorHAnsi"/>
          <w:noProof/>
          <w:sz w:val="22"/>
          <w:lang w:eastAsia="es-ES"/>
        </w:rPr>
      </w:pPr>
      <w:hyperlink w:anchor="_Toc194609628" w:history="1">
        <w:r w:rsidR="005554F9" w:rsidRPr="00712405">
          <w:rPr>
            <w:rStyle w:val="Hipervnculo"/>
            <w:rFonts w:eastAsia="Times New Roman"/>
            <w:noProof/>
            <w:lang w:eastAsia="es-ES"/>
          </w:rPr>
          <w:t>Capítulo 2: Propuesta de solución</w:t>
        </w:r>
        <w:r w:rsidR="005554F9">
          <w:rPr>
            <w:noProof/>
            <w:webHidden/>
          </w:rPr>
          <w:tab/>
        </w:r>
        <w:r w:rsidR="005554F9">
          <w:rPr>
            <w:noProof/>
            <w:webHidden/>
          </w:rPr>
          <w:fldChar w:fldCharType="begin"/>
        </w:r>
        <w:r w:rsidR="005554F9">
          <w:rPr>
            <w:noProof/>
            <w:webHidden/>
          </w:rPr>
          <w:instrText xml:space="preserve"> PAGEREF _Toc194609628 \h </w:instrText>
        </w:r>
        <w:r w:rsidR="005554F9">
          <w:rPr>
            <w:noProof/>
            <w:webHidden/>
          </w:rPr>
        </w:r>
        <w:r w:rsidR="005554F9">
          <w:rPr>
            <w:noProof/>
            <w:webHidden/>
          </w:rPr>
          <w:fldChar w:fldCharType="separate"/>
        </w:r>
        <w:r w:rsidR="005554F9">
          <w:rPr>
            <w:noProof/>
            <w:webHidden/>
          </w:rPr>
          <w:t>15</w:t>
        </w:r>
        <w:r w:rsidR="005554F9">
          <w:rPr>
            <w:noProof/>
            <w:webHidden/>
          </w:rPr>
          <w:fldChar w:fldCharType="end"/>
        </w:r>
      </w:hyperlink>
    </w:p>
    <w:p w14:paraId="05EFFB29" w14:textId="423F0787" w:rsidR="005554F9" w:rsidRDefault="00000000">
      <w:pPr>
        <w:pStyle w:val="TDC2"/>
        <w:tabs>
          <w:tab w:val="right" w:leader="dot" w:pos="8494"/>
        </w:tabs>
        <w:rPr>
          <w:rFonts w:asciiTheme="minorHAnsi" w:hAnsiTheme="minorHAnsi" w:cstheme="minorBidi"/>
          <w:noProof/>
          <w:sz w:val="22"/>
        </w:rPr>
      </w:pPr>
      <w:hyperlink w:anchor="_Toc194609629" w:history="1">
        <w:r w:rsidR="005554F9" w:rsidRPr="00712405">
          <w:rPr>
            <w:rStyle w:val="Hipervnculo"/>
            <w:rFonts w:eastAsia="Times New Roman" w:cs="Arial"/>
            <w:b/>
            <w:bCs/>
            <w:noProof/>
          </w:rPr>
          <w:t>2.1 Introducción al capítulo</w:t>
        </w:r>
        <w:r w:rsidR="005554F9">
          <w:rPr>
            <w:noProof/>
            <w:webHidden/>
          </w:rPr>
          <w:tab/>
        </w:r>
        <w:r w:rsidR="005554F9">
          <w:rPr>
            <w:noProof/>
            <w:webHidden/>
          </w:rPr>
          <w:fldChar w:fldCharType="begin"/>
        </w:r>
        <w:r w:rsidR="005554F9">
          <w:rPr>
            <w:noProof/>
            <w:webHidden/>
          </w:rPr>
          <w:instrText xml:space="preserve"> PAGEREF _Toc194609629 \h </w:instrText>
        </w:r>
        <w:r w:rsidR="005554F9">
          <w:rPr>
            <w:noProof/>
            <w:webHidden/>
          </w:rPr>
        </w:r>
        <w:r w:rsidR="005554F9">
          <w:rPr>
            <w:noProof/>
            <w:webHidden/>
          </w:rPr>
          <w:fldChar w:fldCharType="separate"/>
        </w:r>
        <w:r w:rsidR="005554F9">
          <w:rPr>
            <w:noProof/>
            <w:webHidden/>
          </w:rPr>
          <w:t>15</w:t>
        </w:r>
        <w:r w:rsidR="005554F9">
          <w:rPr>
            <w:noProof/>
            <w:webHidden/>
          </w:rPr>
          <w:fldChar w:fldCharType="end"/>
        </w:r>
      </w:hyperlink>
    </w:p>
    <w:p w14:paraId="62830DBD" w14:textId="354869FB" w:rsidR="005554F9" w:rsidRDefault="00000000">
      <w:pPr>
        <w:pStyle w:val="TDC2"/>
        <w:tabs>
          <w:tab w:val="right" w:leader="dot" w:pos="8494"/>
        </w:tabs>
        <w:rPr>
          <w:rFonts w:asciiTheme="minorHAnsi" w:hAnsiTheme="minorHAnsi" w:cstheme="minorBidi"/>
          <w:noProof/>
          <w:sz w:val="22"/>
        </w:rPr>
      </w:pPr>
      <w:hyperlink w:anchor="_Toc194609630" w:history="1">
        <w:r w:rsidR="005554F9" w:rsidRPr="00712405">
          <w:rPr>
            <w:rStyle w:val="Hipervnculo"/>
            <w:rFonts w:eastAsia="Times New Roman" w:cs="Arial"/>
            <w:b/>
            <w:bCs/>
            <w:noProof/>
          </w:rPr>
          <w:t>2.2 Análisis del módulo "Carga-Descarga"</w:t>
        </w:r>
        <w:r w:rsidR="005554F9">
          <w:rPr>
            <w:noProof/>
            <w:webHidden/>
          </w:rPr>
          <w:tab/>
        </w:r>
        <w:r w:rsidR="005554F9">
          <w:rPr>
            <w:noProof/>
            <w:webHidden/>
          </w:rPr>
          <w:fldChar w:fldCharType="begin"/>
        </w:r>
        <w:r w:rsidR="005554F9">
          <w:rPr>
            <w:noProof/>
            <w:webHidden/>
          </w:rPr>
          <w:instrText xml:space="preserve"> PAGEREF _Toc194609630 \h </w:instrText>
        </w:r>
        <w:r w:rsidR="005554F9">
          <w:rPr>
            <w:noProof/>
            <w:webHidden/>
          </w:rPr>
        </w:r>
        <w:r w:rsidR="005554F9">
          <w:rPr>
            <w:noProof/>
            <w:webHidden/>
          </w:rPr>
          <w:fldChar w:fldCharType="separate"/>
        </w:r>
        <w:r w:rsidR="005554F9">
          <w:rPr>
            <w:noProof/>
            <w:webHidden/>
          </w:rPr>
          <w:t>15</w:t>
        </w:r>
        <w:r w:rsidR="005554F9">
          <w:rPr>
            <w:noProof/>
            <w:webHidden/>
          </w:rPr>
          <w:fldChar w:fldCharType="end"/>
        </w:r>
      </w:hyperlink>
    </w:p>
    <w:p w14:paraId="58B2EE31" w14:textId="685B413D" w:rsidR="005554F9" w:rsidRDefault="00000000">
      <w:pPr>
        <w:pStyle w:val="TDC2"/>
        <w:tabs>
          <w:tab w:val="right" w:leader="dot" w:pos="8494"/>
        </w:tabs>
        <w:rPr>
          <w:rFonts w:asciiTheme="minorHAnsi" w:hAnsiTheme="minorHAnsi" w:cstheme="minorBidi"/>
          <w:noProof/>
          <w:sz w:val="22"/>
        </w:rPr>
      </w:pPr>
      <w:hyperlink w:anchor="_Toc194609631" w:history="1">
        <w:r w:rsidR="005554F9" w:rsidRPr="00712405">
          <w:rPr>
            <w:rStyle w:val="Hipervnculo"/>
            <w:rFonts w:eastAsia="Times New Roman" w:cs="Arial"/>
            <w:b/>
            <w:bCs/>
            <w:noProof/>
          </w:rPr>
          <w:t>2.3 Metodología para el diseño de casos de prueba</w:t>
        </w:r>
        <w:r w:rsidR="005554F9">
          <w:rPr>
            <w:noProof/>
            <w:webHidden/>
          </w:rPr>
          <w:tab/>
        </w:r>
        <w:r w:rsidR="005554F9">
          <w:rPr>
            <w:noProof/>
            <w:webHidden/>
          </w:rPr>
          <w:fldChar w:fldCharType="begin"/>
        </w:r>
        <w:r w:rsidR="005554F9">
          <w:rPr>
            <w:noProof/>
            <w:webHidden/>
          </w:rPr>
          <w:instrText xml:space="preserve"> PAGEREF _Toc194609631 \h </w:instrText>
        </w:r>
        <w:r w:rsidR="005554F9">
          <w:rPr>
            <w:noProof/>
            <w:webHidden/>
          </w:rPr>
        </w:r>
        <w:r w:rsidR="005554F9">
          <w:rPr>
            <w:noProof/>
            <w:webHidden/>
          </w:rPr>
          <w:fldChar w:fldCharType="separate"/>
        </w:r>
        <w:r w:rsidR="005554F9">
          <w:rPr>
            <w:noProof/>
            <w:webHidden/>
          </w:rPr>
          <w:t>19</w:t>
        </w:r>
        <w:r w:rsidR="005554F9">
          <w:rPr>
            <w:noProof/>
            <w:webHidden/>
          </w:rPr>
          <w:fldChar w:fldCharType="end"/>
        </w:r>
      </w:hyperlink>
    </w:p>
    <w:p w14:paraId="6368A22B" w14:textId="2254FF54" w:rsidR="005554F9" w:rsidRDefault="00000000">
      <w:pPr>
        <w:pStyle w:val="TDC2"/>
        <w:tabs>
          <w:tab w:val="right" w:leader="dot" w:pos="8494"/>
        </w:tabs>
        <w:rPr>
          <w:rFonts w:asciiTheme="minorHAnsi" w:hAnsiTheme="minorHAnsi" w:cstheme="minorBidi"/>
          <w:noProof/>
          <w:sz w:val="22"/>
        </w:rPr>
      </w:pPr>
      <w:hyperlink w:anchor="_Toc194609632" w:history="1">
        <w:r w:rsidR="005554F9" w:rsidRPr="00712405">
          <w:rPr>
            <w:rStyle w:val="Hipervnculo"/>
            <w:rFonts w:eastAsia="Times New Roman" w:cs="Arial"/>
            <w:b/>
            <w:bCs/>
            <w:noProof/>
          </w:rPr>
          <w:t>2.4 Arquitectura de la solución de automatización</w:t>
        </w:r>
        <w:r w:rsidR="005554F9">
          <w:rPr>
            <w:noProof/>
            <w:webHidden/>
          </w:rPr>
          <w:tab/>
        </w:r>
        <w:r w:rsidR="005554F9">
          <w:rPr>
            <w:noProof/>
            <w:webHidden/>
          </w:rPr>
          <w:fldChar w:fldCharType="begin"/>
        </w:r>
        <w:r w:rsidR="005554F9">
          <w:rPr>
            <w:noProof/>
            <w:webHidden/>
          </w:rPr>
          <w:instrText xml:space="preserve"> PAGEREF _Toc194609632 \h </w:instrText>
        </w:r>
        <w:r w:rsidR="005554F9">
          <w:rPr>
            <w:noProof/>
            <w:webHidden/>
          </w:rPr>
        </w:r>
        <w:r w:rsidR="005554F9">
          <w:rPr>
            <w:noProof/>
            <w:webHidden/>
          </w:rPr>
          <w:fldChar w:fldCharType="separate"/>
        </w:r>
        <w:r w:rsidR="005554F9">
          <w:rPr>
            <w:noProof/>
            <w:webHidden/>
          </w:rPr>
          <w:t>21</w:t>
        </w:r>
        <w:r w:rsidR="005554F9">
          <w:rPr>
            <w:noProof/>
            <w:webHidden/>
          </w:rPr>
          <w:fldChar w:fldCharType="end"/>
        </w:r>
      </w:hyperlink>
    </w:p>
    <w:p w14:paraId="402239B1" w14:textId="369DAC0A" w:rsidR="005554F9" w:rsidRDefault="00000000">
      <w:pPr>
        <w:pStyle w:val="TDC2"/>
        <w:tabs>
          <w:tab w:val="right" w:leader="dot" w:pos="8494"/>
        </w:tabs>
        <w:rPr>
          <w:rFonts w:asciiTheme="minorHAnsi" w:hAnsiTheme="minorHAnsi" w:cstheme="minorBidi"/>
          <w:noProof/>
          <w:sz w:val="22"/>
        </w:rPr>
      </w:pPr>
      <w:hyperlink w:anchor="_Toc194609633" w:history="1">
        <w:r w:rsidR="005554F9" w:rsidRPr="00712405">
          <w:rPr>
            <w:rStyle w:val="Hipervnculo"/>
            <w:rFonts w:eastAsia="Times New Roman" w:cs="Arial"/>
            <w:b/>
            <w:bCs/>
            <w:noProof/>
          </w:rPr>
          <w:t>2.5 Estrategia de parametrización y gestión de datos</w:t>
        </w:r>
        <w:r w:rsidR="005554F9">
          <w:rPr>
            <w:noProof/>
            <w:webHidden/>
          </w:rPr>
          <w:tab/>
        </w:r>
        <w:r w:rsidR="005554F9">
          <w:rPr>
            <w:noProof/>
            <w:webHidden/>
          </w:rPr>
          <w:fldChar w:fldCharType="begin"/>
        </w:r>
        <w:r w:rsidR="005554F9">
          <w:rPr>
            <w:noProof/>
            <w:webHidden/>
          </w:rPr>
          <w:instrText xml:space="preserve"> PAGEREF _Toc194609633 \h </w:instrText>
        </w:r>
        <w:r w:rsidR="005554F9">
          <w:rPr>
            <w:noProof/>
            <w:webHidden/>
          </w:rPr>
        </w:r>
        <w:r w:rsidR="005554F9">
          <w:rPr>
            <w:noProof/>
            <w:webHidden/>
          </w:rPr>
          <w:fldChar w:fldCharType="separate"/>
        </w:r>
        <w:r w:rsidR="005554F9">
          <w:rPr>
            <w:noProof/>
            <w:webHidden/>
          </w:rPr>
          <w:t>24</w:t>
        </w:r>
        <w:r w:rsidR="005554F9">
          <w:rPr>
            <w:noProof/>
            <w:webHidden/>
          </w:rPr>
          <w:fldChar w:fldCharType="end"/>
        </w:r>
      </w:hyperlink>
    </w:p>
    <w:p w14:paraId="7C0C0E9E" w14:textId="39E60F68" w:rsidR="005554F9" w:rsidRDefault="00000000">
      <w:pPr>
        <w:pStyle w:val="TDC2"/>
        <w:tabs>
          <w:tab w:val="right" w:leader="dot" w:pos="8494"/>
        </w:tabs>
        <w:rPr>
          <w:rFonts w:asciiTheme="minorHAnsi" w:hAnsiTheme="minorHAnsi" w:cstheme="minorBidi"/>
          <w:noProof/>
          <w:sz w:val="22"/>
        </w:rPr>
      </w:pPr>
      <w:hyperlink w:anchor="_Toc194609634" w:history="1">
        <w:r w:rsidR="005554F9" w:rsidRPr="00712405">
          <w:rPr>
            <w:rStyle w:val="Hipervnculo"/>
            <w:rFonts w:eastAsia="Times New Roman" w:cs="Arial"/>
            <w:b/>
            <w:bCs/>
            <w:noProof/>
          </w:rPr>
          <w:t>2.6 Integración con el proceso de desarrollo</w:t>
        </w:r>
        <w:r w:rsidR="005554F9">
          <w:rPr>
            <w:noProof/>
            <w:webHidden/>
          </w:rPr>
          <w:tab/>
        </w:r>
        <w:r w:rsidR="005554F9">
          <w:rPr>
            <w:noProof/>
            <w:webHidden/>
          </w:rPr>
          <w:fldChar w:fldCharType="begin"/>
        </w:r>
        <w:r w:rsidR="005554F9">
          <w:rPr>
            <w:noProof/>
            <w:webHidden/>
          </w:rPr>
          <w:instrText xml:space="preserve"> PAGEREF _Toc194609634 \h </w:instrText>
        </w:r>
        <w:r w:rsidR="005554F9">
          <w:rPr>
            <w:noProof/>
            <w:webHidden/>
          </w:rPr>
        </w:r>
        <w:r w:rsidR="005554F9">
          <w:rPr>
            <w:noProof/>
            <w:webHidden/>
          </w:rPr>
          <w:fldChar w:fldCharType="separate"/>
        </w:r>
        <w:r w:rsidR="005554F9">
          <w:rPr>
            <w:noProof/>
            <w:webHidden/>
          </w:rPr>
          <w:t>27</w:t>
        </w:r>
        <w:r w:rsidR="005554F9">
          <w:rPr>
            <w:noProof/>
            <w:webHidden/>
          </w:rPr>
          <w:fldChar w:fldCharType="end"/>
        </w:r>
      </w:hyperlink>
    </w:p>
    <w:p w14:paraId="7599C300" w14:textId="2B62D0B4" w:rsidR="005554F9" w:rsidRDefault="00000000">
      <w:pPr>
        <w:pStyle w:val="TDC2"/>
        <w:tabs>
          <w:tab w:val="right" w:leader="dot" w:pos="8494"/>
        </w:tabs>
        <w:rPr>
          <w:rFonts w:asciiTheme="minorHAnsi" w:hAnsiTheme="minorHAnsi" w:cstheme="minorBidi"/>
          <w:noProof/>
          <w:sz w:val="22"/>
        </w:rPr>
      </w:pPr>
      <w:hyperlink w:anchor="_Toc194609635" w:history="1">
        <w:r w:rsidR="005554F9" w:rsidRPr="00712405">
          <w:rPr>
            <w:rStyle w:val="Hipervnculo"/>
            <w:rFonts w:eastAsia="Times New Roman" w:cs="Arial"/>
            <w:b/>
            <w:bCs/>
            <w:noProof/>
          </w:rPr>
          <w:t>2.8 Conclusiones del capítulo</w:t>
        </w:r>
        <w:r w:rsidR="005554F9">
          <w:rPr>
            <w:noProof/>
            <w:webHidden/>
          </w:rPr>
          <w:tab/>
        </w:r>
        <w:r w:rsidR="005554F9">
          <w:rPr>
            <w:noProof/>
            <w:webHidden/>
          </w:rPr>
          <w:fldChar w:fldCharType="begin"/>
        </w:r>
        <w:r w:rsidR="005554F9">
          <w:rPr>
            <w:noProof/>
            <w:webHidden/>
          </w:rPr>
          <w:instrText xml:space="preserve"> PAGEREF _Toc194609635 \h </w:instrText>
        </w:r>
        <w:r w:rsidR="005554F9">
          <w:rPr>
            <w:noProof/>
            <w:webHidden/>
          </w:rPr>
        </w:r>
        <w:r w:rsidR="005554F9">
          <w:rPr>
            <w:noProof/>
            <w:webHidden/>
          </w:rPr>
          <w:fldChar w:fldCharType="separate"/>
        </w:r>
        <w:r w:rsidR="005554F9">
          <w:rPr>
            <w:noProof/>
            <w:webHidden/>
          </w:rPr>
          <w:t>29</w:t>
        </w:r>
        <w:r w:rsidR="005554F9">
          <w:rPr>
            <w:noProof/>
            <w:webHidden/>
          </w:rPr>
          <w:fldChar w:fldCharType="end"/>
        </w:r>
      </w:hyperlink>
    </w:p>
    <w:p w14:paraId="26DABDBB" w14:textId="2691C4D8" w:rsidR="005554F9" w:rsidRDefault="00000000">
      <w:pPr>
        <w:pStyle w:val="TDC2"/>
        <w:tabs>
          <w:tab w:val="right" w:leader="dot" w:pos="8494"/>
        </w:tabs>
        <w:rPr>
          <w:rFonts w:asciiTheme="minorHAnsi" w:hAnsiTheme="minorHAnsi" w:cstheme="minorBidi"/>
          <w:noProof/>
          <w:sz w:val="22"/>
        </w:rPr>
      </w:pPr>
      <w:hyperlink w:anchor="_Toc194609636" w:history="1">
        <w:r w:rsidR="005554F9" w:rsidRPr="00712405">
          <w:rPr>
            <w:rStyle w:val="Hipervnculo"/>
            <w:rFonts w:cs="Arial"/>
            <w:noProof/>
          </w:rPr>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r w:rsidR="005554F9">
          <w:rPr>
            <w:noProof/>
            <w:webHidden/>
          </w:rPr>
          <w:tab/>
        </w:r>
        <w:r w:rsidR="005554F9">
          <w:rPr>
            <w:noProof/>
            <w:webHidden/>
          </w:rPr>
          <w:fldChar w:fldCharType="begin"/>
        </w:r>
        <w:r w:rsidR="005554F9">
          <w:rPr>
            <w:noProof/>
            <w:webHidden/>
          </w:rPr>
          <w:instrText xml:space="preserve"> PAGEREF _Toc194609636 \h </w:instrText>
        </w:r>
        <w:r w:rsidR="005554F9">
          <w:rPr>
            <w:noProof/>
            <w:webHidden/>
          </w:rPr>
        </w:r>
        <w:r w:rsidR="005554F9">
          <w:rPr>
            <w:noProof/>
            <w:webHidden/>
          </w:rPr>
          <w:fldChar w:fldCharType="separate"/>
        </w:r>
        <w:r w:rsidR="005554F9">
          <w:rPr>
            <w:noProof/>
            <w:webHidden/>
          </w:rPr>
          <w:t>30</w:t>
        </w:r>
        <w:r w:rsidR="005554F9">
          <w:rPr>
            <w:noProof/>
            <w:webHidden/>
          </w:rPr>
          <w:fldChar w:fldCharType="end"/>
        </w:r>
      </w:hyperlink>
    </w:p>
    <w:p w14:paraId="30AD639C" w14:textId="4B8D19AB" w:rsidR="005554F9" w:rsidRDefault="00000000">
      <w:pPr>
        <w:pStyle w:val="TDC1"/>
        <w:rPr>
          <w:rFonts w:asciiTheme="minorHAnsi" w:eastAsiaTheme="minorEastAsia" w:hAnsiTheme="minorHAnsi"/>
          <w:noProof/>
          <w:sz w:val="22"/>
          <w:lang w:eastAsia="es-ES"/>
        </w:rPr>
      </w:pPr>
      <w:hyperlink w:anchor="_Toc194609637" w:history="1">
        <w:r w:rsidR="005554F9" w:rsidRPr="00712405">
          <w:rPr>
            <w:rStyle w:val="Hipervnculo"/>
            <w:noProof/>
          </w:rPr>
          <w:t>Referencias Bibliográficas</w:t>
        </w:r>
        <w:r w:rsidR="005554F9">
          <w:rPr>
            <w:noProof/>
            <w:webHidden/>
          </w:rPr>
          <w:tab/>
        </w:r>
        <w:r w:rsidR="005554F9">
          <w:rPr>
            <w:noProof/>
            <w:webHidden/>
          </w:rPr>
          <w:fldChar w:fldCharType="begin"/>
        </w:r>
        <w:r w:rsidR="005554F9">
          <w:rPr>
            <w:noProof/>
            <w:webHidden/>
          </w:rPr>
          <w:instrText xml:space="preserve"> PAGEREF _Toc194609637 \h </w:instrText>
        </w:r>
        <w:r w:rsidR="005554F9">
          <w:rPr>
            <w:noProof/>
            <w:webHidden/>
          </w:rPr>
        </w:r>
        <w:r w:rsidR="005554F9">
          <w:rPr>
            <w:noProof/>
            <w:webHidden/>
          </w:rPr>
          <w:fldChar w:fldCharType="separate"/>
        </w:r>
        <w:r w:rsidR="005554F9">
          <w:rPr>
            <w:noProof/>
            <w:webHidden/>
          </w:rPr>
          <w:t>32</w:t>
        </w:r>
        <w:r w:rsidR="005554F9">
          <w:rPr>
            <w:noProof/>
            <w:webHidden/>
          </w:rPr>
          <w:fldChar w:fldCharType="end"/>
        </w:r>
      </w:hyperlink>
    </w:p>
    <w:p w14:paraId="1D0F4E70" w14:textId="06D325C0"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609619"/>
      <w:r w:rsidRPr="00E97CA8">
        <w:rPr>
          <w:lang w:val="es-ES"/>
        </w:rPr>
        <w:lastRenderedPageBreak/>
        <w:t>Introducción</w:t>
      </w:r>
      <w:bookmarkEnd w:id="2"/>
      <w:bookmarkEnd w:id="3"/>
      <w:bookmarkEnd w:id="4"/>
      <w:bookmarkEnd w:id="5"/>
    </w:p>
    <w:p w14:paraId="32C9D28C" w14:textId="06EE48EA"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6D2EAF">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6D2EAF">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39CBB04"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D2EAF">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D2EAF">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D2EAF">
        <w:rPr>
          <w:noProof/>
        </w:rPr>
        <w:t>[3]</w:t>
      </w:r>
      <w:r w:rsidR="00627C21">
        <w:fldChar w:fldCharType="end"/>
      </w:r>
      <w:r>
        <w:t>.</w:t>
      </w:r>
    </w:p>
    <w:p w14:paraId="421E74FB" w14:textId="3B1D83E9"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D2EAF">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D2EAF">
        <w:rPr>
          <w:noProof/>
        </w:rPr>
        <w:t>[4, 5]</w:t>
      </w:r>
      <w:r w:rsidR="00982A7D">
        <w:fldChar w:fldCharType="end"/>
      </w:r>
      <w:r>
        <w:t>.</w:t>
      </w:r>
    </w:p>
    <w:p w14:paraId="2E62C769" w14:textId="1CA0FFE4" w:rsidR="00982A7D" w:rsidRDefault="00BC1180" w:rsidP="00273C68">
      <w:r>
        <w:t xml:space="preserve">El </w:t>
      </w:r>
      <w:r w:rsidR="00CA4666">
        <w:t xml:space="preserve">ciclo de vida del desarrollo de </w:t>
      </w:r>
      <w:proofErr w:type="gramStart"/>
      <w:r w:rsidR="00CA4666">
        <w:t>software(</w:t>
      </w:r>
      <w:proofErr w:type="gramEnd"/>
      <w:r w:rsidR="00CA4666">
        <w:t>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proofErr w:type="spellStart"/>
      <w:r w:rsidR="00CA4666" w:rsidRPr="00CA4666">
        <w:t>continuous</w:t>
      </w:r>
      <w:proofErr w:type="spellEnd"/>
      <w:r w:rsidR="00CA4666" w:rsidRPr="00CA4666">
        <w:t xml:space="preserve"> </w:t>
      </w:r>
      <w:proofErr w:type="spellStart"/>
      <w:r w:rsidR="00CA4666" w:rsidRPr="00CA4666">
        <w:t>integration</w:t>
      </w:r>
      <w:proofErr w:type="spellEnd"/>
      <w:r w:rsidR="00CA4666" w:rsidRPr="00CA4666">
        <w:t xml:space="preserve"> and </w:t>
      </w:r>
      <w:proofErr w:type="spellStart"/>
      <w:r w:rsidR="00CA4666" w:rsidRPr="00CA4666">
        <w:t>continuous</w:t>
      </w:r>
      <w:proofErr w:type="spellEnd"/>
      <w:r w:rsidR="00CA4666" w:rsidRPr="00CA4666">
        <w:t xml:space="preserve"> </w:t>
      </w:r>
      <w:proofErr w:type="spellStart"/>
      <w:r w:rsidR="00CA4666" w:rsidRPr="00CA4666">
        <w:t>delivery</w:t>
      </w:r>
      <w:proofErr w:type="spellEnd"/>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6D2EAF">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6D2EAF">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6D2EAF">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6D2EAF">
        <w:rPr>
          <w:noProof/>
        </w:rPr>
        <w:t>[6]</w:t>
      </w:r>
      <w:r w:rsidR="00CA4666">
        <w:fldChar w:fldCharType="end"/>
      </w:r>
      <w:r w:rsidR="00CA4666" w:rsidRPr="00CA4666">
        <w:t>.</w:t>
      </w:r>
    </w:p>
    <w:p w14:paraId="3549300A" w14:textId="5CF17A92"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 </w:instrText>
      </w:r>
      <w:r w:rsidR="006D2EAF">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DATA </w:instrText>
      </w:r>
      <w:r w:rsidR="006D2EAF">
        <w:fldChar w:fldCharType="end"/>
      </w:r>
      <w:r w:rsidR="006A34BE">
        <w:fldChar w:fldCharType="separate"/>
      </w:r>
      <w:r w:rsidR="006D2EAF">
        <w:rPr>
          <w:noProof/>
        </w:rPr>
        <w:t>[1, 2, 6]</w:t>
      </w:r>
      <w:r w:rsidR="006A34BE">
        <w:fldChar w:fldCharType="end"/>
      </w:r>
      <w:r>
        <w:t>.</w:t>
      </w:r>
    </w:p>
    <w:p w14:paraId="6AA3398D" w14:textId="5B175FB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6D2EAF">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5A8388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D2EAF">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D2EAF">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D2EAF">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D2EAF">
        <w:rPr>
          <w:noProof/>
        </w:rPr>
        <w:t>[8]</w:t>
      </w:r>
      <w:r w:rsidR="006A34BE">
        <w:fldChar w:fldCharType="end"/>
      </w:r>
      <w:r>
        <w:t>.</w:t>
      </w:r>
    </w:p>
    <w:p w14:paraId="22B1E2A5" w14:textId="392D282B"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6D2EAF">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6D2EAF">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4D21D28A" w:rsidR="00CF66DB" w:rsidRDefault="00CF66DB" w:rsidP="00CF66DB">
      <w:r>
        <w:t xml:space="preserve">Desarrollar un </w:t>
      </w:r>
      <w:r w:rsidR="005F00F8">
        <w:t>plan</w:t>
      </w:r>
      <w:r>
        <w:t xml:space="preserve">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rsidP="00B52B3E">
      <w:pPr>
        <w:pStyle w:val="Prrafodelista"/>
        <w:numPr>
          <w:ilvl w:val="0"/>
          <w:numId w:val="9"/>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rsidP="00B52B3E">
      <w:pPr>
        <w:pStyle w:val="Prrafodelista"/>
        <w:numPr>
          <w:ilvl w:val="0"/>
          <w:numId w:val="9"/>
        </w:numPr>
      </w:pPr>
      <w:r>
        <w:t>Diseñar los casos de prueba para el módulo “Carga y Descarga” que garanticen la explotación de las funcionalidades</w:t>
      </w:r>
    </w:p>
    <w:p w14:paraId="73E27F41" w14:textId="4EC703F0" w:rsidR="00D958EB" w:rsidRDefault="00FA0096" w:rsidP="00B52B3E">
      <w:pPr>
        <w:pStyle w:val="Prrafodelista"/>
        <w:numPr>
          <w:ilvl w:val="0"/>
          <w:numId w:val="9"/>
        </w:numPr>
      </w:pPr>
      <w:r>
        <w:t>Implementar los casos de prueba siguiendo patrones de diseño que favorezcan la reutilización y el mantenimiento de los conjuntos de prueba.</w:t>
      </w:r>
    </w:p>
    <w:p w14:paraId="43EEF54A" w14:textId="4144EF53" w:rsidR="00BF2E59" w:rsidRDefault="00BF2E59" w:rsidP="00B52B3E">
      <w:pPr>
        <w:pStyle w:val="Prrafodelista"/>
        <w:numPr>
          <w:ilvl w:val="0"/>
          <w:numId w:val="9"/>
        </w:numPr>
      </w:pPr>
      <w:r>
        <w:t>Documentar el proceso de diseño de casos de prueba para el módulo en cuestión.</w:t>
      </w:r>
    </w:p>
    <w:p w14:paraId="0F0EDFFE" w14:textId="77777777" w:rsidR="00D958EB" w:rsidRDefault="00D958EB">
      <w:pPr>
        <w:jc w:val="left"/>
      </w:pPr>
      <w:r>
        <w:br w:type="page"/>
      </w:r>
    </w:p>
    <w:p w14:paraId="265E01C5" w14:textId="78E00C20" w:rsidR="00D958EB" w:rsidRPr="00B52B3E" w:rsidRDefault="00D958EB" w:rsidP="00F17F5C">
      <w:pPr>
        <w:pStyle w:val="Ttulo1"/>
        <w:numPr>
          <w:ilvl w:val="0"/>
          <w:numId w:val="0"/>
        </w:numPr>
        <w:ind w:left="432"/>
        <w:rPr>
          <w:lang w:val="es-ES"/>
        </w:rPr>
      </w:pPr>
      <w:bookmarkStart w:id="6" w:name="_Toc194582081"/>
      <w:bookmarkStart w:id="7" w:name="_Toc194609620"/>
      <w:r w:rsidRPr="00B52B3E">
        <w:rPr>
          <w:lang w:val="es-ES"/>
        </w:rPr>
        <w:lastRenderedPageBreak/>
        <w:t>Capítulo 1</w:t>
      </w:r>
      <w:r w:rsidR="00E97CA8" w:rsidRPr="00B52B3E">
        <w:rPr>
          <w:lang w:val="es-ES"/>
        </w:rPr>
        <w:t>: Marco Teórico</w:t>
      </w:r>
      <w:bookmarkEnd w:id="6"/>
      <w:bookmarkEnd w:id="7"/>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609621"/>
      <w:r>
        <w:t>Procesos de las pruebas de software</w:t>
      </w:r>
      <w:bookmarkEnd w:id="8"/>
      <w:bookmarkEnd w:id="9"/>
    </w:p>
    <w:p w14:paraId="73B4CB78" w14:textId="1CE71943"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484BEE">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484BEE">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77777777"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Pr>
          <w:rStyle w:val="relative"/>
          <w:noProof/>
        </w:rPr>
        <w:t>[11]</w:t>
      </w:r>
      <w:r>
        <w:rPr>
          <w:rStyle w:val="relative"/>
        </w:rPr>
        <w:fldChar w:fldCharType="end"/>
      </w:r>
      <w:r>
        <w:rPr>
          <w:rStyle w:val="relative"/>
        </w:rPr>
        <w:t>.</w:t>
      </w:r>
    </w:p>
    <w:p w14:paraId="2BB87155" w14:textId="77777777"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Pr>
          <w:rStyle w:val="relative"/>
          <w:noProof/>
        </w:rPr>
        <w:t>[1]</w:t>
      </w:r>
      <w:r>
        <w:rPr>
          <w:rStyle w:val="relative"/>
        </w:rPr>
        <w:fldChar w:fldCharType="end"/>
      </w:r>
      <w:r>
        <w:rPr>
          <w:rStyle w:val="relative"/>
        </w:rPr>
        <w:t xml:space="preserve">. </w:t>
      </w:r>
    </w:p>
    <w:p w14:paraId="767F5564" w14:textId="77777777"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 12]</w:t>
      </w:r>
      <w:r>
        <w:fldChar w:fldCharType="end"/>
      </w:r>
      <w:r>
        <w:t>.</w:t>
      </w:r>
    </w:p>
    <w:p w14:paraId="1A3D9EE7" w14:textId="7777777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Pr>
          <w:noProof/>
        </w:rPr>
        <w:t>[2, 8]</w:t>
      </w:r>
      <w:r>
        <w:fldChar w:fldCharType="end"/>
      </w:r>
      <w:r>
        <w:t>.</w:t>
      </w:r>
    </w:p>
    <w:p w14:paraId="4DF66164" w14:textId="32E2E6AF" w:rsidR="004B24C1" w:rsidRDefault="004B24C1" w:rsidP="000E563B">
      <w:r>
        <w:t xml:space="preserve">A partir de los casos de prueba diseñados los equipos de </w:t>
      </w:r>
      <w:proofErr w:type="spellStart"/>
      <w:r>
        <w:t>testing</w:t>
      </w:r>
      <w:proofErr w:type="spellEnd"/>
      <w:r>
        <w:t xml:space="preserve">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425A3FE1" w14:textId="77777777"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609622"/>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03CA41F7"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47B8F9C7"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40E21E10"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65FF79D6"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0EAFE838"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154130CA"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3BFBA394"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6B5B91D3"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77777777" w:rsidR="009021B2" w:rsidRDefault="009977C0" w:rsidP="009977C0">
      <w:r>
        <w:t xml:space="preserve">Finalmente, las pruebas de aceptación, ya sean internas o por parte del cliente (UAT, User </w:t>
      </w:r>
      <w:proofErr w:type="spellStart"/>
      <w:r>
        <w:t>Acceptance</w:t>
      </w:r>
      <w:proofErr w:type="spellEnd"/>
      <w:r>
        <w:t xml:space="preserve"> </w:t>
      </w:r>
      <w:proofErr w:type="spellStart"/>
      <w:r>
        <w:t>Testing</w:t>
      </w:r>
      <w:proofErr w:type="spellEnd"/>
      <w:r>
        <w:t>), verifican que el software cumpla con las expectativas y requisitos del negocio. Es el último paso antes de la puesta en producción, donde se valida la funcionalidad desde la perspectiva del usuario final</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6D2E6E" w14:textId="77777777" w:rsidR="009021B2" w:rsidRDefault="009021B2" w:rsidP="009021B2">
      <w:pPr>
        <w:pStyle w:val="Ttulo2"/>
      </w:pPr>
      <w:bookmarkStart w:id="21" w:name="_Toc194609623"/>
      <w:r>
        <w:t>Pruebas de software en sistemas de planificación de recursos empresariales</w:t>
      </w:r>
      <w:bookmarkEnd w:id="21"/>
    </w:p>
    <w:p w14:paraId="6731C3F7" w14:textId="5DE88CCD" w:rsidR="009021B2" w:rsidRDefault="009021B2" w:rsidP="009021B2">
      <w:r>
        <w:t xml:space="preserve">Las pruebas de software en los </w:t>
      </w:r>
      <w:proofErr w:type="spellStart"/>
      <w:r>
        <w:t>ERPs</w:t>
      </w:r>
      <w:proofErr w:type="spellEnd"/>
      <w:r>
        <w:t xml:space="preserve"> son fundamentales para garantizar la robustez y confiabilidad de sistemas que gestionan procesos críticos en las organizaciones. Debido a la complejidad de estos </w:t>
      </w:r>
      <w:proofErr w:type="gramStart"/>
      <w:r>
        <w:t>sistemas(</w:t>
      </w:r>
      <w:proofErr w:type="gramEnd"/>
      <w:r>
        <w:t>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 xml:space="preserve">Las pruebas de integración cobran especial relevancia en los </w:t>
      </w:r>
      <w:proofErr w:type="spellStart"/>
      <w:r>
        <w:t>ERPs</w:t>
      </w:r>
      <w:proofErr w:type="spellEnd"/>
      <w:r>
        <w:t>,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 xml:space="preserve">as pruebas de rendimiento y escalabilidad son críticas, ya que los </w:t>
      </w:r>
      <w:proofErr w:type="spellStart"/>
      <w:r w:rsidR="009021B2">
        <w:t>ERPs</w:t>
      </w:r>
      <w:proofErr w:type="spellEnd"/>
      <w:r w:rsidR="009021B2">
        <w:t xml:space="preserve">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609624"/>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2B4AB201"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3A051236" w:rsidR="009C054F" w:rsidRDefault="009C054F" w:rsidP="009C054F">
      <w:r w:rsidRPr="009C054F">
        <w:t>Eficiencia y rapidez</w:t>
      </w:r>
      <w:r>
        <w:t xml:space="preserve">: Los </w:t>
      </w:r>
      <w:proofErr w:type="spellStart"/>
      <w:r>
        <w:t>tests</w:t>
      </w:r>
      <w:proofErr w:type="spellEnd"/>
      <w:r>
        <w:t xml:space="preserve"> automatizados se pueden ejecutar en cada integración o despliegue, reduciendo significativamente el tiempo de validación y permitiendo identificar errores de forma inmediata</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D0AB68F" w14:textId="01BC5FE8" w:rsidR="009C054F" w:rsidRDefault="009C054F" w:rsidP="009C054F">
      <w:r>
        <w:t>Consistencia: Al eliminar la variabilidad humana, se garantiza que cada prueba se realice de forma uniforme, lo que mejora la confiabilidad de los resultado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77FC2116" w14:textId="4418F4A2"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971AF64" w14:textId="4A718025"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41B8D229" w14:textId="6EAD6015"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w:t>
      </w:r>
    </w:p>
    <w:p w14:paraId="2B72AB69" w14:textId="3287D6DE" w:rsidR="00735BB2" w:rsidRDefault="00566DD3" w:rsidP="00566DD3">
      <w:pPr>
        <w:pStyle w:val="Ttulo2"/>
      </w:pPr>
      <w:bookmarkStart w:id="23" w:name="_Toc194609625"/>
      <w:r>
        <w:t>Metodologías de pruebas de software</w:t>
      </w:r>
      <w:bookmarkEnd w:id="23"/>
    </w:p>
    <w:p w14:paraId="1D6223AE" w14:textId="7E87091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77B9FEFC"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 xml:space="preserve">Test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TDD)</w:t>
      </w:r>
      <w:r w:rsidRPr="00566DD3">
        <w:rPr>
          <w:b/>
          <w:bCs/>
        </w:rPr>
        <w:t>,</w:t>
      </w:r>
      <w:r>
        <w:t xml:space="preserve"> donde se escriben primero los casos de prueba para luego desarrollar el código que los satisfaga, y el </w:t>
      </w:r>
      <w:proofErr w:type="spellStart"/>
      <w:r w:rsidRPr="00566DD3">
        <w:rPr>
          <w:rStyle w:val="Textoennegrita"/>
          <w:b w:val="0"/>
          <w:bCs w:val="0"/>
        </w:rPr>
        <w:t>Behavior</w:t>
      </w:r>
      <w:proofErr w:type="spellEnd"/>
      <w:r w:rsidRPr="00566DD3">
        <w:rPr>
          <w:rStyle w:val="Textoennegrita"/>
          <w:b w:val="0"/>
          <w:bCs w:val="0"/>
        </w:rPr>
        <w:t xml:space="preserve">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Pr>
          <w:noProof/>
        </w:rPr>
        <w:t>[18]</w:t>
      </w:r>
      <w:r>
        <w:fldChar w:fldCharType="end"/>
      </w:r>
      <w:r>
        <w:t>.</w:t>
      </w:r>
    </w:p>
    <w:p w14:paraId="357804F4" w14:textId="2BE53754"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131ECA">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131ECA">
        <w:rPr>
          <w:noProof/>
        </w:rPr>
        <w:t>[19]</w:t>
      </w:r>
      <w:r w:rsidR="00131ECA">
        <w:fldChar w:fldCharType="end"/>
      </w:r>
      <w:r w:rsidR="00131ECA">
        <w:t>.</w:t>
      </w:r>
    </w:p>
    <w:p w14:paraId="13885ED8" w14:textId="15ED96D1" w:rsidR="00131ECA" w:rsidRDefault="00B91AAA" w:rsidP="00B91AAA">
      <w:pPr>
        <w:pStyle w:val="Ttulo2"/>
      </w:pPr>
      <w:bookmarkStart w:id="24" w:name="_Toc194609626"/>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proofErr w:type="spellStart"/>
      <w:r>
        <w:t>Selenium</w:t>
      </w:r>
      <w:proofErr w:type="spellEnd"/>
      <w:r>
        <w:t xml:space="preserve"> </w:t>
      </w:r>
      <w:proofErr w:type="spellStart"/>
      <w:r>
        <w:t>WebDriver</w:t>
      </w:r>
      <w:proofErr w:type="spellEnd"/>
    </w:p>
    <w:p w14:paraId="44F34562" w14:textId="138CC3ED" w:rsidR="00B91AAA" w:rsidRDefault="00B91AAA" w:rsidP="00B91AAA">
      <w:r>
        <w:t xml:space="preserve">Sin duda, una de las herramientas más reconocidas para la automatización de pruebas en aplicaciones web. Con soporte para múltiples lenguajes de programación y navegadores, </w:t>
      </w:r>
      <w:proofErr w:type="spellStart"/>
      <w:r>
        <w:t>Selenium</w:t>
      </w:r>
      <w:proofErr w:type="spellEnd"/>
      <w:r>
        <w:t xml:space="preserve"> permite simular la interacción del usuario y validar el comportamiento de la aplicación en diferentes entornos. Su flexibilidad y comunidad activa lo convierten en una opción robusta para proyectos de diversa envergadura</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93E30BC" w14:textId="0936B1FC" w:rsidR="00B91AAA" w:rsidRDefault="00B91AAA" w:rsidP="00B91AAA">
      <w:pPr>
        <w:pStyle w:val="Ttulo3"/>
      </w:pPr>
      <w:proofErr w:type="spellStart"/>
      <w:r>
        <w:t>Cypress</w:t>
      </w:r>
      <w:proofErr w:type="spellEnd"/>
    </w:p>
    <w:p w14:paraId="1256D52F" w14:textId="0829A88C" w:rsidR="00B91AAA" w:rsidRDefault="00B91AAA" w:rsidP="00B91AAA">
      <w:proofErr w:type="spellStart"/>
      <w:r w:rsidRPr="00B91AAA">
        <w:t>Cypress</w:t>
      </w:r>
      <w:proofErr w:type="spellEnd"/>
      <w:r w:rsidRPr="00B91AAA">
        <w:t xml:space="preserve">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 xml:space="preserve">integrándose de manera fluida en pipelines de CI/CD. Su enfoque en el </w:t>
      </w:r>
      <w:proofErr w:type="spellStart"/>
      <w:r w:rsidRPr="00B91AAA">
        <w:t>testing</w:t>
      </w:r>
      <w:proofErr w:type="spellEnd"/>
      <w:r w:rsidRPr="00B91AAA">
        <w:t xml:space="preserve"> de </w:t>
      </w:r>
      <w:proofErr w:type="spellStart"/>
      <w:r w:rsidRPr="00B91AAA">
        <w:t>front-end</w:t>
      </w:r>
      <w:proofErr w:type="spellEnd"/>
      <w:r w:rsidRPr="00B91AAA">
        <w:t xml:space="preserve"> y su interfaz intuitiva hacen que sea una excelente opción para equipos que buscan resultados inmediatos y una curva de aprendizaje amigable</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rsidRPr="00B91AAA">
        <w:t>.</w:t>
      </w:r>
    </w:p>
    <w:p w14:paraId="0F574AD6" w14:textId="41DAF7CB" w:rsidR="00B91AAA" w:rsidRDefault="00B91AAA" w:rsidP="00B91AAA">
      <w:pPr>
        <w:pStyle w:val="Ttulo3"/>
      </w:pPr>
      <w:proofErr w:type="spellStart"/>
      <w:r>
        <w:t>Playwright</w:t>
      </w:r>
      <w:proofErr w:type="spellEnd"/>
    </w:p>
    <w:p w14:paraId="1228C6FB" w14:textId="278BC916" w:rsidR="00B91AAA" w:rsidRDefault="00B91AAA" w:rsidP="00B91AAA">
      <w:r>
        <w:t xml:space="preserve">Desarrollada por Microsoft, es otra herramienta emergente en el mundo de las pruebas automatizadas. Similar a </w:t>
      </w:r>
      <w:proofErr w:type="spellStart"/>
      <w:r>
        <w:t>Cypress</w:t>
      </w:r>
      <w:proofErr w:type="spellEnd"/>
      <w:r>
        <w:t xml:space="preserve"> en cuanto a su capacidad para realizar pruebas de aplicaciones web, </w:t>
      </w:r>
      <w:proofErr w:type="spellStart"/>
      <w:r>
        <w:t>Playwright</w:t>
      </w:r>
      <w:proofErr w:type="spellEnd"/>
      <w:r>
        <w:t xml:space="preserve">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7E71771" w14:textId="36573C7E" w:rsidR="00B91AAA" w:rsidRDefault="00B91AAA" w:rsidP="00B91AAA">
      <w:pPr>
        <w:pStyle w:val="Ttulo3"/>
      </w:pPr>
      <w:proofErr w:type="spellStart"/>
      <w:r>
        <w:t>Appium</w:t>
      </w:r>
      <w:proofErr w:type="spellEnd"/>
    </w:p>
    <w:p w14:paraId="4BB86BBD" w14:textId="47855AF6" w:rsidR="00B91AAA" w:rsidRDefault="00B91AAA" w:rsidP="00B91AAA">
      <w:proofErr w:type="spellStart"/>
      <w:r w:rsidRPr="00B91AAA">
        <w:rPr>
          <w:rStyle w:val="Textoennegrita"/>
          <w:b w:val="0"/>
          <w:bCs w:val="0"/>
        </w:rPr>
        <w:t>Appium</w:t>
      </w:r>
      <w:proofErr w:type="spellEnd"/>
      <w:r>
        <w:t xml:space="preserve"> se posiciona como una herramienta esencial para las pruebas de aplicaciones móviles. Permitiendo la automatización tanto de aplicaciones nativas como híbridas, </w:t>
      </w:r>
      <w:proofErr w:type="spellStart"/>
      <w:r>
        <w:t>Appium</w:t>
      </w:r>
      <w:proofErr w:type="spellEnd"/>
      <w:r>
        <w:t xml:space="preserve">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61FF7B7D" w14:textId="1B5013F5" w:rsidR="00B91AAA" w:rsidRDefault="00B91AAA" w:rsidP="00B91AAA">
      <w:r>
        <w:t xml:space="preserve">Además de estas herramientas especializadas en pruebas de interfaz, existen </w:t>
      </w:r>
      <w:proofErr w:type="spellStart"/>
      <w:r>
        <w:t>frameworks</w:t>
      </w:r>
      <w:proofErr w:type="spellEnd"/>
      <w:r>
        <w:t xml:space="preserve"> orientados a pruebas unitarias y de integración, como </w:t>
      </w:r>
      <w:proofErr w:type="spellStart"/>
      <w:r>
        <w:rPr>
          <w:rStyle w:val="Textoennegrita"/>
        </w:rPr>
        <w:t>JUnit</w:t>
      </w:r>
      <w:proofErr w:type="spellEnd"/>
      <w:r>
        <w:t xml:space="preserve"> para aplicaciones en Java y </w:t>
      </w:r>
      <w:proofErr w:type="spellStart"/>
      <w:r w:rsidRPr="00B91AAA">
        <w:rPr>
          <w:rStyle w:val="Textoennegrita"/>
        </w:rPr>
        <w:t>pytest</w:t>
      </w:r>
      <w:proofErr w:type="spellEnd"/>
      <w:r>
        <w:t xml:space="preserve"> para Python. Estas herramientas son clave para validar el comportamiento de componentes individuales y asegurar que las integraciones entre ellos sean correctas, permitiendo una detección temprana de errores a nivel de código.</w:t>
      </w:r>
    </w:p>
    <w:p w14:paraId="0EC5EC95" w14:textId="77777777" w:rsidR="00880DF0" w:rsidRPr="00880DF0" w:rsidRDefault="00880DF0" w:rsidP="00880DF0">
      <w:pPr>
        <w:spacing w:before="100" w:beforeAutospacing="1" w:after="100" w:afterAutospacing="1"/>
        <w:outlineLvl w:val="1"/>
        <w:rPr>
          <w:rFonts w:eastAsia="Times New Roman" w:cs="Arial"/>
          <w:szCs w:val="24"/>
          <w:lang w:eastAsia="es-ES"/>
        </w:rPr>
      </w:pPr>
      <w:bookmarkStart w:id="25" w:name="_Toc194609627"/>
      <w:r w:rsidRPr="00880DF0">
        <w:rPr>
          <w:rFonts w:eastAsia="Times New Roman" w:cs="Arial"/>
          <w:szCs w:val="24"/>
          <w:lang w:eastAsia="es-ES"/>
        </w:rPr>
        <w:t>1.7 Patrones de diseño para pruebas automatizadas</w:t>
      </w:r>
      <w:bookmarkEnd w:id="25"/>
    </w:p>
    <w:p w14:paraId="5A11D0CA"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Los patrones de diseño para pruebas automatizadas representan soluciones estandarizadas a problemas comunes en la implementación de pruebas, proporcionando estructuras que mejoran la mantenibilidad, escalabilidad y reusabilidad del código de </w:t>
      </w:r>
      <w:proofErr w:type="gramStart"/>
      <w:r w:rsidRPr="00880DF0">
        <w:rPr>
          <w:rFonts w:eastAsia="Times New Roman" w:cs="Arial"/>
          <w:szCs w:val="24"/>
          <w:lang w:eastAsia="es-ES"/>
        </w:rPr>
        <w:t>prueba[</w:t>
      </w:r>
      <w:proofErr w:type="gramEnd"/>
      <w:r w:rsidRPr="00880DF0">
        <w:rPr>
          <w:rFonts w:eastAsia="Times New Roman" w:cs="Arial"/>
          <w:szCs w:val="24"/>
          <w:lang w:eastAsia="es-ES"/>
        </w:rPr>
        <w:t>21]. Entre los patrones más utilizados se destacan:</w:t>
      </w:r>
    </w:p>
    <w:p w14:paraId="7883CC37"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lastRenderedPageBreak/>
        <w:t xml:space="preserve">Page </w:t>
      </w:r>
      <w:proofErr w:type="spellStart"/>
      <w:r w:rsidRPr="00880DF0">
        <w:rPr>
          <w:rFonts w:eastAsia="Times New Roman" w:cs="Arial"/>
          <w:b/>
          <w:bCs/>
          <w:szCs w:val="24"/>
          <w:lang w:eastAsia="es-ES"/>
        </w:rPr>
        <w:t>Object</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Model</w:t>
      </w:r>
      <w:proofErr w:type="spellEnd"/>
      <w:r w:rsidRPr="00880DF0">
        <w:rPr>
          <w:rFonts w:eastAsia="Times New Roman" w:cs="Arial"/>
          <w:b/>
          <w:bCs/>
          <w:szCs w:val="24"/>
          <w:lang w:eastAsia="es-ES"/>
        </w:rPr>
        <w:t xml:space="preserve"> (POM)</w:t>
      </w:r>
    </w:p>
    <w:p w14:paraId="733E5D54"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ste patrón encapsula la estructura y comportamiento de cada página web en objetos separados, abstrayendo la interfaz de usuario de la lógica de prueba. El POM permite que los cambios en la UI afecten únicamente a las clases que representan las páginas, sin necesidad de modificar los casos de prueba, lo que reduce significativamente el esfuerzo de mantenimiento y mejora la legibilidad del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2]. Cada página se representa como una clase que contiene los selectores de elementos y los métodos que interactúan con ellos, mientras que los casos de prueba simplemente utilizan estos objetos para simular las interacciones del usuario.</w:t>
      </w:r>
    </w:p>
    <w:p w14:paraId="3A8F4964" w14:textId="77777777" w:rsidR="00880DF0" w:rsidRPr="00880DF0" w:rsidRDefault="00880DF0" w:rsidP="00880DF0">
      <w:pPr>
        <w:spacing w:before="100" w:beforeAutospacing="1" w:after="100" w:afterAutospacing="1"/>
        <w:outlineLvl w:val="2"/>
        <w:rPr>
          <w:rFonts w:eastAsia="Times New Roman" w:cs="Arial"/>
          <w:b/>
          <w:bCs/>
          <w:szCs w:val="24"/>
          <w:lang w:eastAsia="es-ES"/>
        </w:rPr>
      </w:pPr>
      <w:proofErr w:type="spellStart"/>
      <w:r w:rsidRPr="00880DF0">
        <w:rPr>
          <w:rFonts w:eastAsia="Times New Roman" w:cs="Arial"/>
          <w:b/>
          <w:bCs/>
          <w:szCs w:val="24"/>
          <w:lang w:eastAsia="es-ES"/>
        </w:rPr>
        <w:t>Screenplay</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Pattern</w:t>
      </w:r>
      <w:proofErr w:type="spellEnd"/>
    </w:p>
    <w:p w14:paraId="25FF4E22"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volución del Page </w:t>
      </w:r>
      <w:proofErr w:type="spellStart"/>
      <w:r w:rsidRPr="00880DF0">
        <w:rPr>
          <w:rFonts w:eastAsia="Times New Roman" w:cs="Arial"/>
          <w:szCs w:val="24"/>
          <w:lang w:eastAsia="es-ES"/>
        </w:rPr>
        <w:t>Object</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Model</w:t>
      </w:r>
      <w:proofErr w:type="spellEnd"/>
      <w:r w:rsidRPr="00880DF0">
        <w:rPr>
          <w:rFonts w:eastAsia="Times New Roman" w:cs="Arial"/>
          <w:szCs w:val="24"/>
          <w:lang w:eastAsia="es-ES"/>
        </w:rPr>
        <w:t xml:space="preserve">, este patrón se centra en las capacidades y tareas que un usuario puede realizar, más que en las páginas con las que interactúa. El </w:t>
      </w:r>
      <w:proofErr w:type="spellStart"/>
      <w:r w:rsidRPr="00880DF0">
        <w:rPr>
          <w:rFonts w:eastAsia="Times New Roman" w:cs="Arial"/>
          <w:szCs w:val="24"/>
          <w:lang w:eastAsia="es-ES"/>
        </w:rPr>
        <w:t>Screenplay</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Pattern</w:t>
      </w:r>
      <w:proofErr w:type="spellEnd"/>
      <w:r w:rsidRPr="00880DF0">
        <w:rPr>
          <w:rFonts w:eastAsia="Times New Roman" w:cs="Arial"/>
          <w:szCs w:val="24"/>
          <w:lang w:eastAsia="es-ES"/>
        </w:rPr>
        <w:t xml:space="preserve"> organiza el código en términos de actores, habilidades, tareas y preguntas, lo que mejora la expresividad y claridad de las pruebas, acercándolas al lenguaje de </w:t>
      </w:r>
      <w:proofErr w:type="gramStart"/>
      <w:r w:rsidRPr="00880DF0">
        <w:rPr>
          <w:rFonts w:eastAsia="Times New Roman" w:cs="Arial"/>
          <w:szCs w:val="24"/>
          <w:lang w:eastAsia="es-ES"/>
        </w:rPr>
        <w:t>negocio[</w:t>
      </w:r>
      <w:proofErr w:type="gramEnd"/>
      <w:r w:rsidRPr="00880DF0">
        <w:rPr>
          <w:rFonts w:eastAsia="Times New Roman" w:cs="Arial"/>
          <w:szCs w:val="24"/>
          <w:lang w:eastAsia="es-ES"/>
        </w:rPr>
        <w:t>23]. Este enfoque resulta particularmente valioso en pruebas BDD, donde la alineación con el lenguaje de dominio es crucial.</w:t>
      </w:r>
    </w:p>
    <w:p w14:paraId="4E6528CC"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t>Data-</w:t>
      </w:r>
      <w:proofErr w:type="spellStart"/>
      <w:r w:rsidRPr="00880DF0">
        <w:rPr>
          <w:rFonts w:eastAsia="Times New Roman" w:cs="Arial"/>
          <w:b/>
          <w:bCs/>
          <w:szCs w:val="24"/>
          <w:lang w:eastAsia="es-ES"/>
        </w:rPr>
        <w:t>Driven</w:t>
      </w:r>
      <w:proofErr w:type="spellEnd"/>
      <w:r w:rsidRPr="00880DF0">
        <w:rPr>
          <w:rFonts w:eastAsia="Times New Roman" w:cs="Arial"/>
          <w:b/>
          <w:bCs/>
          <w:szCs w:val="24"/>
          <w:lang w:eastAsia="es-ES"/>
        </w:rPr>
        <w:t xml:space="preserve"> </w:t>
      </w:r>
      <w:proofErr w:type="spellStart"/>
      <w:r w:rsidRPr="00880DF0">
        <w:rPr>
          <w:rFonts w:eastAsia="Times New Roman" w:cs="Arial"/>
          <w:b/>
          <w:bCs/>
          <w:szCs w:val="24"/>
          <w:lang w:eastAsia="es-ES"/>
        </w:rPr>
        <w:t>Testing</w:t>
      </w:r>
      <w:proofErr w:type="spellEnd"/>
    </w:p>
    <w:p w14:paraId="19DAE7AA" w14:textId="7777777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ste patrón separa la lógica de prueba de los datos utilizados, permitiendo ejecutar los mismos casos de prueba con diferentes conjuntos de entrada. Los datos pueden provenir de diversas fuentes como archivos CSV, bases de datos o </w:t>
      </w:r>
      <w:proofErr w:type="spellStart"/>
      <w:r w:rsidRPr="00880DF0">
        <w:rPr>
          <w:rFonts w:eastAsia="Times New Roman" w:cs="Arial"/>
          <w:szCs w:val="24"/>
          <w:lang w:eastAsia="es-ES"/>
        </w:rPr>
        <w:t>APIs</w:t>
      </w:r>
      <w:proofErr w:type="spellEnd"/>
      <w:r w:rsidRPr="00880DF0">
        <w:rPr>
          <w:rFonts w:eastAsia="Times New Roman" w:cs="Arial"/>
          <w:szCs w:val="24"/>
          <w:lang w:eastAsia="es-ES"/>
        </w:rPr>
        <w:t xml:space="preserve">, lo que facilita la cobertura exhaustiva sin duplicar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4]. El Data-</w:t>
      </w:r>
      <w:proofErr w:type="spellStart"/>
      <w:r w:rsidRPr="00880DF0">
        <w:rPr>
          <w:rFonts w:eastAsia="Times New Roman" w:cs="Arial"/>
          <w:szCs w:val="24"/>
          <w:lang w:eastAsia="es-ES"/>
        </w:rPr>
        <w:t>Driven</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Testing</w:t>
      </w:r>
      <w:proofErr w:type="spellEnd"/>
      <w:r w:rsidRPr="00880DF0">
        <w:rPr>
          <w:rFonts w:eastAsia="Times New Roman" w:cs="Arial"/>
          <w:szCs w:val="24"/>
          <w:lang w:eastAsia="es-ES"/>
        </w:rPr>
        <w:t xml:space="preserve"> es especialmente útil para validar funcionalidades que deben comportarse de manera consistente bajo diferentes condiciones de entrada.</w:t>
      </w:r>
    </w:p>
    <w:p w14:paraId="7DF61828" w14:textId="77777777" w:rsidR="00880DF0" w:rsidRPr="00880DF0" w:rsidRDefault="00880DF0" w:rsidP="00880DF0">
      <w:pPr>
        <w:spacing w:before="100" w:beforeAutospacing="1" w:after="100" w:afterAutospacing="1"/>
        <w:outlineLvl w:val="2"/>
        <w:rPr>
          <w:rFonts w:eastAsia="Times New Roman" w:cs="Arial"/>
          <w:b/>
          <w:bCs/>
          <w:szCs w:val="24"/>
          <w:lang w:eastAsia="es-ES"/>
        </w:rPr>
      </w:pPr>
      <w:r w:rsidRPr="00880DF0">
        <w:rPr>
          <w:rFonts w:eastAsia="Times New Roman" w:cs="Arial"/>
          <w:b/>
          <w:bCs/>
          <w:szCs w:val="24"/>
          <w:lang w:eastAsia="es-ES"/>
        </w:rPr>
        <w:t xml:space="preserve">Factory </w:t>
      </w:r>
      <w:proofErr w:type="spellStart"/>
      <w:r w:rsidRPr="00880DF0">
        <w:rPr>
          <w:rFonts w:eastAsia="Times New Roman" w:cs="Arial"/>
          <w:b/>
          <w:bCs/>
          <w:szCs w:val="24"/>
          <w:lang w:eastAsia="es-ES"/>
        </w:rPr>
        <w:t>Pattern</w:t>
      </w:r>
      <w:proofErr w:type="spellEnd"/>
    </w:p>
    <w:p w14:paraId="6509A799" w14:textId="39D1607A" w:rsid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Aplicado a las pruebas automatizadas, este patrón simplifica la creación de objetos complejos necesarios para las pruebas, como entidades de dominio o datos de prueba. Las fábricas encapsulan la lógica de creación y proporcionan </w:t>
      </w:r>
      <w:r w:rsidRPr="00880DF0">
        <w:rPr>
          <w:rFonts w:eastAsia="Times New Roman" w:cs="Arial"/>
          <w:szCs w:val="24"/>
          <w:lang w:eastAsia="es-ES"/>
        </w:rPr>
        <w:lastRenderedPageBreak/>
        <w:t xml:space="preserve">métodos para generar instancias con configuraciones predeterminadas o personalizadas, lo que mejora la legibilidad y mantenibilidad del </w:t>
      </w:r>
      <w:proofErr w:type="gramStart"/>
      <w:r w:rsidRPr="00880DF0">
        <w:rPr>
          <w:rFonts w:eastAsia="Times New Roman" w:cs="Arial"/>
          <w:szCs w:val="24"/>
          <w:lang w:eastAsia="es-ES"/>
        </w:rPr>
        <w:t>código[</w:t>
      </w:r>
      <w:proofErr w:type="gramEnd"/>
      <w:r w:rsidRPr="00880DF0">
        <w:rPr>
          <w:rFonts w:eastAsia="Times New Roman" w:cs="Arial"/>
          <w:szCs w:val="24"/>
          <w:lang w:eastAsia="es-ES"/>
        </w:rPr>
        <w:t>25].</w:t>
      </w:r>
    </w:p>
    <w:p w14:paraId="62B57177" w14:textId="77777777" w:rsidR="00F6127D" w:rsidRPr="00F6127D" w:rsidRDefault="00F6127D" w:rsidP="00F6127D">
      <w:pPr>
        <w:pStyle w:val="Ttulo2"/>
        <w:numPr>
          <w:ilvl w:val="0"/>
          <w:numId w:val="0"/>
        </w:numPr>
        <w:ind w:left="576" w:hanging="576"/>
        <w:rPr>
          <w:rFonts w:ascii="Arial" w:hAnsi="Arial" w:cs="Arial"/>
          <w:b w:val="0"/>
          <w:bCs/>
          <w:sz w:val="24"/>
          <w:szCs w:val="24"/>
        </w:rPr>
      </w:pPr>
      <w:r w:rsidRPr="00F6127D">
        <w:rPr>
          <w:rFonts w:ascii="Arial" w:hAnsi="Arial" w:cs="Arial"/>
          <w:b w:val="0"/>
          <w:bCs/>
          <w:sz w:val="24"/>
          <w:szCs w:val="24"/>
        </w:rPr>
        <w:t>1.8 Inteligencia Artificial en pruebas de software: Estado del arte</w:t>
      </w:r>
    </w:p>
    <w:p w14:paraId="65CECFE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La integración de la Inteligencia Artificial (IA) en las pruebas de software representa uno de los avances más significativos en la evolución de la garantía de calidad de software en los últimos años. Esta convergencia tecnológica está transformando cada fase del ciclo de pruebas, desde la planificación hasta el análisis de resultados, optimizando procesos y mejorando la efectividad de la detección de errores.</w:t>
      </w:r>
    </w:p>
    <w:p w14:paraId="4A0B8DF0" w14:textId="77777777" w:rsidR="00F6127D" w:rsidRPr="00F6127D" w:rsidRDefault="00F6127D" w:rsidP="00F6127D">
      <w:pPr>
        <w:pStyle w:val="Ttulo3"/>
        <w:rPr>
          <w:rFonts w:ascii="Arial" w:hAnsi="Arial" w:cs="Arial"/>
        </w:rPr>
      </w:pPr>
      <w:r w:rsidRPr="00F6127D">
        <w:rPr>
          <w:rFonts w:ascii="Arial" w:hAnsi="Arial" w:cs="Arial"/>
        </w:rPr>
        <w:t>1.8.1 Generación automática de casos de prueba</w:t>
      </w:r>
    </w:p>
    <w:p w14:paraId="38511E08"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Uno de los avances más prometedores es la aplicación de técnicas de aprendizaje automático para la generación de casos de prueba. Algoritmos basados en aprendizaje profundo pueden analizar el código fuente, requisitos funcionales y datos históricos de ejecución para crear conjuntos de pruebas exhaustivos con mínima intervención </w:t>
      </w:r>
      <w:proofErr w:type="gramStart"/>
      <w:r w:rsidRPr="00F6127D">
        <w:rPr>
          <w:rFonts w:ascii="Arial" w:hAnsi="Arial" w:cs="Arial"/>
        </w:rPr>
        <w:t>humana[</w:t>
      </w:r>
      <w:proofErr w:type="gramEnd"/>
      <w:r w:rsidRPr="00F6127D">
        <w:rPr>
          <w:rFonts w:ascii="Arial" w:hAnsi="Arial" w:cs="Arial"/>
        </w:rPr>
        <w:t xml:space="preserve">26]. Estos sistemas son capaces de identificar áreas críticas del código y generar escenarios de prueba que maximizan la cobertura, incluyendo casos límite que podrían pasar desapercibidos en el diseño manual de </w:t>
      </w:r>
      <w:proofErr w:type="gramStart"/>
      <w:r w:rsidRPr="00F6127D">
        <w:rPr>
          <w:rFonts w:ascii="Arial" w:hAnsi="Arial" w:cs="Arial"/>
        </w:rPr>
        <w:t>pruebas[</w:t>
      </w:r>
      <w:proofErr w:type="gramEnd"/>
      <w:r w:rsidRPr="00F6127D">
        <w:rPr>
          <w:rFonts w:ascii="Arial" w:hAnsi="Arial" w:cs="Arial"/>
        </w:rPr>
        <w:t>27].</w:t>
      </w:r>
    </w:p>
    <w:p w14:paraId="1AF9FDB0" w14:textId="77777777" w:rsidR="00F6127D" w:rsidRPr="00F6127D" w:rsidRDefault="00F6127D" w:rsidP="00F6127D">
      <w:pPr>
        <w:pStyle w:val="Ttulo3"/>
        <w:rPr>
          <w:rFonts w:ascii="Arial" w:hAnsi="Arial" w:cs="Arial"/>
        </w:rPr>
      </w:pPr>
      <w:r w:rsidRPr="00F6127D">
        <w:rPr>
          <w:rFonts w:ascii="Arial" w:hAnsi="Arial" w:cs="Arial"/>
        </w:rPr>
        <w:t>1.8.2 Pruebas autorreparables</w:t>
      </w:r>
    </w:p>
    <w:p w14:paraId="0386082E"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os </w:t>
      </w:r>
      <w:proofErr w:type="spellStart"/>
      <w:r w:rsidRPr="00F6127D">
        <w:rPr>
          <w:rFonts w:ascii="Arial" w:hAnsi="Arial" w:cs="Arial"/>
        </w:rPr>
        <w:t>frameworks</w:t>
      </w:r>
      <w:proofErr w:type="spellEnd"/>
      <w:r w:rsidRPr="00F6127D">
        <w:rPr>
          <w:rFonts w:ascii="Arial" w:hAnsi="Arial" w:cs="Arial"/>
        </w:rPr>
        <w:t xml:space="preserve"> de pruebas con capacidades de </w:t>
      </w:r>
      <w:proofErr w:type="spellStart"/>
      <w:r w:rsidRPr="00F6127D">
        <w:rPr>
          <w:rFonts w:ascii="Arial" w:hAnsi="Arial" w:cs="Arial"/>
        </w:rPr>
        <w:t>autorreparación</w:t>
      </w:r>
      <w:proofErr w:type="spellEnd"/>
      <w:r w:rsidRPr="00F6127D">
        <w:rPr>
          <w:rFonts w:ascii="Arial" w:hAnsi="Arial" w:cs="Arial"/>
        </w:rPr>
        <w:t xml:space="preserve"> representan un avance significativo en el mantenimiento de suites de pruebas automatizadas. Estos sistemas emplean algoritmos de aprendizaje por refuerzo para identificar cambios en los elementos de la interfaz y adaptar dinámicamente los selectores en tiempo de </w:t>
      </w:r>
      <w:proofErr w:type="gramStart"/>
      <w:r w:rsidRPr="00F6127D">
        <w:rPr>
          <w:rFonts w:ascii="Arial" w:hAnsi="Arial" w:cs="Arial"/>
        </w:rPr>
        <w:t>ejecución[</w:t>
      </w:r>
      <w:proofErr w:type="gramEnd"/>
      <w:r w:rsidRPr="00F6127D">
        <w:rPr>
          <w:rFonts w:ascii="Arial" w:hAnsi="Arial" w:cs="Arial"/>
        </w:rPr>
        <w:t xml:space="preserve">28]. Cuando una prueba falla debido a cambios en la estructura del DOM o en identificadores de elementos, estas herramientas pueden generar selectores alternativos, reduciendo significativamente el tiempo dedicado al mantenimiento de scripts y aumentando la resiliencia de las pruebas automatizadas frente a cambios en la interfaz de </w:t>
      </w:r>
      <w:proofErr w:type="gramStart"/>
      <w:r w:rsidRPr="00F6127D">
        <w:rPr>
          <w:rFonts w:ascii="Arial" w:hAnsi="Arial" w:cs="Arial"/>
        </w:rPr>
        <w:t>usuario[</w:t>
      </w:r>
      <w:proofErr w:type="gramEnd"/>
      <w:r w:rsidRPr="00F6127D">
        <w:rPr>
          <w:rFonts w:ascii="Arial" w:hAnsi="Arial" w:cs="Arial"/>
        </w:rPr>
        <w:t>29].</w:t>
      </w:r>
    </w:p>
    <w:p w14:paraId="47F48BE0" w14:textId="77777777" w:rsidR="00F6127D" w:rsidRPr="00F6127D" w:rsidRDefault="00F6127D" w:rsidP="00F6127D">
      <w:pPr>
        <w:pStyle w:val="Ttulo3"/>
        <w:rPr>
          <w:rFonts w:ascii="Arial" w:hAnsi="Arial" w:cs="Arial"/>
        </w:rPr>
      </w:pPr>
      <w:r w:rsidRPr="00F6127D">
        <w:rPr>
          <w:rFonts w:ascii="Arial" w:hAnsi="Arial" w:cs="Arial"/>
        </w:rPr>
        <w:lastRenderedPageBreak/>
        <w:t>1.8.3 Análisis predictivo de defectos</w:t>
      </w:r>
    </w:p>
    <w:p w14:paraId="0BA6EEF0"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os modelos predictivos basados en IA están revolucionando la forma en que se identifican potenciales áreas problemáticas en el software. Mediante el análisis de patrones en repositorios de código, historiales de cambios y datos de errores pasados, estos sistemas pueden predecir qué componentes tienen mayor probabilidad de contener defectos, permitiendo una asignación más eficiente de los recursos de </w:t>
      </w:r>
      <w:proofErr w:type="gramStart"/>
      <w:r w:rsidRPr="00F6127D">
        <w:rPr>
          <w:rFonts w:ascii="Arial" w:hAnsi="Arial" w:cs="Arial"/>
        </w:rPr>
        <w:t>prueba[</w:t>
      </w:r>
      <w:proofErr w:type="gramEnd"/>
      <w:r w:rsidRPr="00F6127D">
        <w:rPr>
          <w:rFonts w:ascii="Arial" w:hAnsi="Arial" w:cs="Arial"/>
        </w:rPr>
        <w:t xml:space="preserve">30]. Esta capacidad predictiva facilita la implementación de estrategias de prueba focalizadas, concentrando los esfuerzos en áreas de alto riesgo y optimizando el tiempo dedicado a la verificación del </w:t>
      </w:r>
      <w:proofErr w:type="gramStart"/>
      <w:r w:rsidRPr="00F6127D">
        <w:rPr>
          <w:rFonts w:ascii="Arial" w:hAnsi="Arial" w:cs="Arial"/>
        </w:rPr>
        <w:t>software[</w:t>
      </w:r>
      <w:proofErr w:type="gramEnd"/>
      <w:r w:rsidRPr="00F6127D">
        <w:rPr>
          <w:rFonts w:ascii="Arial" w:hAnsi="Arial" w:cs="Arial"/>
        </w:rPr>
        <w:t>31].</w:t>
      </w:r>
    </w:p>
    <w:p w14:paraId="1E292982" w14:textId="77777777" w:rsidR="00F6127D" w:rsidRPr="00F6127D" w:rsidRDefault="00F6127D" w:rsidP="00F6127D">
      <w:pPr>
        <w:pStyle w:val="Ttulo3"/>
        <w:rPr>
          <w:rFonts w:ascii="Arial" w:hAnsi="Arial" w:cs="Arial"/>
        </w:rPr>
      </w:pPr>
      <w:r w:rsidRPr="00F6127D">
        <w:rPr>
          <w:rFonts w:ascii="Arial" w:hAnsi="Arial" w:cs="Arial"/>
        </w:rPr>
        <w:t>1.8.4 Pruebas de comportamiento inteligentes</w:t>
      </w:r>
    </w:p>
    <w:p w14:paraId="2C2A1C2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a aplicación de tecnologías de procesamiento de lenguaje natural (NLP) ha facilitado la creación de </w:t>
      </w:r>
      <w:proofErr w:type="spellStart"/>
      <w:r w:rsidRPr="00F6127D">
        <w:rPr>
          <w:rFonts w:ascii="Arial" w:hAnsi="Arial" w:cs="Arial"/>
        </w:rPr>
        <w:t>frameworks</w:t>
      </w:r>
      <w:proofErr w:type="spellEnd"/>
      <w:r w:rsidRPr="00F6127D">
        <w:rPr>
          <w:rFonts w:ascii="Arial" w:hAnsi="Arial" w:cs="Arial"/>
        </w:rPr>
        <w:t xml:space="preserve"> de pruebas que pueden interpretar requisitos expresados en lenguaje natural y traducirlos automáticamente en escenarios de prueba </w:t>
      </w:r>
      <w:proofErr w:type="gramStart"/>
      <w:r w:rsidRPr="00F6127D">
        <w:rPr>
          <w:rFonts w:ascii="Arial" w:hAnsi="Arial" w:cs="Arial"/>
        </w:rPr>
        <w:t>ejecutables[</w:t>
      </w:r>
      <w:proofErr w:type="gramEnd"/>
      <w:r w:rsidRPr="00F6127D">
        <w:rPr>
          <w:rFonts w:ascii="Arial" w:hAnsi="Arial" w:cs="Arial"/>
        </w:rPr>
        <w:t xml:space="preserve">32]. Estas herramientas mejoran la colaboración entre equipos técnicos y no técnicos, permitiendo que analistas de negocio y usuarios finales participen directamente en la definición de criterios de aceptación, mientras que los sistemas de IA se encargan de generar y mantener los scripts de prueba </w:t>
      </w:r>
      <w:proofErr w:type="gramStart"/>
      <w:r w:rsidRPr="00F6127D">
        <w:rPr>
          <w:rFonts w:ascii="Arial" w:hAnsi="Arial" w:cs="Arial"/>
        </w:rPr>
        <w:t>correspondientes[</w:t>
      </w:r>
      <w:proofErr w:type="gramEnd"/>
      <w:r w:rsidRPr="00F6127D">
        <w:rPr>
          <w:rFonts w:ascii="Arial" w:hAnsi="Arial" w:cs="Arial"/>
        </w:rPr>
        <w:t>33].</w:t>
      </w:r>
    </w:p>
    <w:p w14:paraId="66878372" w14:textId="77777777" w:rsidR="00F6127D" w:rsidRPr="00F6127D" w:rsidRDefault="00F6127D" w:rsidP="00F6127D">
      <w:pPr>
        <w:pStyle w:val="Ttulo3"/>
        <w:rPr>
          <w:rFonts w:ascii="Arial" w:hAnsi="Arial" w:cs="Arial"/>
        </w:rPr>
      </w:pPr>
      <w:r w:rsidRPr="00F6127D">
        <w:rPr>
          <w:rFonts w:ascii="Arial" w:hAnsi="Arial" w:cs="Arial"/>
        </w:rPr>
        <w:t>1.8.5 Optimización de pruebas de regresión</w:t>
      </w:r>
    </w:p>
    <w:p w14:paraId="77CAA6D8"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as técnicas de aprendizaje automático están siendo aplicadas con éxito para optimizar la selección de pruebas de regresión después de cada cambio en el código. Estos sistemas analizan la historia de ejecuciones previas, el impacto de los cambios y las dependencias del código para seleccionar el subconjunto mínimo de pruebas que proporcionará la máxima cobertura de los componentes </w:t>
      </w:r>
      <w:proofErr w:type="gramStart"/>
      <w:r w:rsidRPr="00F6127D">
        <w:rPr>
          <w:rFonts w:ascii="Arial" w:hAnsi="Arial" w:cs="Arial"/>
        </w:rPr>
        <w:t>afectados[</w:t>
      </w:r>
      <w:proofErr w:type="gramEnd"/>
      <w:r w:rsidRPr="00F6127D">
        <w:rPr>
          <w:rFonts w:ascii="Arial" w:hAnsi="Arial" w:cs="Arial"/>
        </w:rPr>
        <w:t xml:space="preserve">34]. Esta optimización reduce significativamente el tiempo de ejecución de las pruebas en pipelines de CI/CD sin comprometer la calidad, facilitando ciclos de retroalimentación más rápidos en entornos de desarrollo </w:t>
      </w:r>
      <w:proofErr w:type="gramStart"/>
      <w:r w:rsidRPr="00F6127D">
        <w:rPr>
          <w:rFonts w:ascii="Arial" w:hAnsi="Arial" w:cs="Arial"/>
        </w:rPr>
        <w:t>ágil[</w:t>
      </w:r>
      <w:proofErr w:type="gramEnd"/>
      <w:r w:rsidRPr="00F6127D">
        <w:rPr>
          <w:rFonts w:ascii="Arial" w:hAnsi="Arial" w:cs="Arial"/>
        </w:rPr>
        <w:t>35].</w:t>
      </w:r>
    </w:p>
    <w:p w14:paraId="346FA508" w14:textId="77777777" w:rsidR="00F6127D" w:rsidRPr="00F6127D" w:rsidRDefault="00F6127D" w:rsidP="00F6127D">
      <w:pPr>
        <w:pStyle w:val="Ttulo3"/>
        <w:rPr>
          <w:rFonts w:ascii="Arial" w:hAnsi="Arial" w:cs="Arial"/>
        </w:rPr>
      </w:pPr>
      <w:r w:rsidRPr="00F6127D">
        <w:rPr>
          <w:rFonts w:ascii="Arial" w:hAnsi="Arial" w:cs="Arial"/>
        </w:rPr>
        <w:lastRenderedPageBreak/>
        <w:t>1.8.6 Análisis visual automatizado</w:t>
      </w:r>
    </w:p>
    <w:p w14:paraId="3A1AE16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En el ámbito de las pruebas de interfaz de usuario, los algoritmos de visión por computadora están transformando la validación visual de aplicaciones. Estas herramientas pueden detectar automáticamente inconsistencias visuales, problemas de renderizado y elementos solapados que afectan la experiencia del </w:t>
      </w:r>
      <w:proofErr w:type="gramStart"/>
      <w:r w:rsidRPr="00F6127D">
        <w:rPr>
          <w:rFonts w:ascii="Arial" w:hAnsi="Arial" w:cs="Arial"/>
        </w:rPr>
        <w:t>usuario[</w:t>
      </w:r>
      <w:proofErr w:type="gramEnd"/>
      <w:r w:rsidRPr="00F6127D">
        <w:rPr>
          <w:rFonts w:ascii="Arial" w:hAnsi="Arial" w:cs="Arial"/>
        </w:rPr>
        <w:t xml:space="preserve">36]. A diferencia de las pruebas tradicionales basadas en selectores DOM, los sistemas de análisis visual pueden identificar problemas que escapan a la validación programática, como errores de diseño, problemas de espaciado o elementos visuales </w:t>
      </w:r>
      <w:proofErr w:type="gramStart"/>
      <w:r w:rsidRPr="00F6127D">
        <w:rPr>
          <w:rFonts w:ascii="Arial" w:hAnsi="Arial" w:cs="Arial"/>
        </w:rPr>
        <w:t>incorrectos[</w:t>
      </w:r>
      <w:proofErr w:type="gramEnd"/>
      <w:r w:rsidRPr="00F6127D">
        <w:rPr>
          <w:rFonts w:ascii="Arial" w:hAnsi="Arial" w:cs="Arial"/>
        </w:rPr>
        <w:t>37].</w:t>
      </w:r>
    </w:p>
    <w:p w14:paraId="3446CAF2" w14:textId="77777777" w:rsidR="00F6127D" w:rsidRPr="00F6127D" w:rsidRDefault="00F6127D" w:rsidP="00F6127D">
      <w:pPr>
        <w:pStyle w:val="Ttulo3"/>
        <w:rPr>
          <w:rFonts w:ascii="Arial" w:hAnsi="Arial" w:cs="Arial"/>
        </w:rPr>
      </w:pPr>
      <w:r w:rsidRPr="00F6127D">
        <w:rPr>
          <w:rFonts w:ascii="Arial" w:hAnsi="Arial" w:cs="Arial"/>
        </w:rPr>
        <w:t>1.8.7 Desafíos y perspectivas futuras</w:t>
      </w:r>
    </w:p>
    <w:p w14:paraId="1AE4702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A pesar de los avances significativos, la integración de IA en las pruebas de software enfrenta desafíos importantes relacionados con la interpretabilidad de los resultados, la confiabilidad de las predicciones y la necesidad de datos de entrenamiento de alta </w:t>
      </w:r>
      <w:proofErr w:type="gramStart"/>
      <w:r w:rsidRPr="00F6127D">
        <w:rPr>
          <w:rFonts w:ascii="Arial" w:hAnsi="Arial" w:cs="Arial"/>
        </w:rPr>
        <w:t>calidad[</w:t>
      </w:r>
      <w:proofErr w:type="gramEnd"/>
      <w:r w:rsidRPr="00F6127D">
        <w:rPr>
          <w:rFonts w:ascii="Arial" w:hAnsi="Arial" w:cs="Arial"/>
        </w:rPr>
        <w:t xml:space="preserve">38]. El desarrollo de modelos más transparentes y explicables representa una prioridad para facilitar la adopción generalizada de estas tecnologías en entornos </w:t>
      </w:r>
      <w:proofErr w:type="gramStart"/>
      <w:r w:rsidRPr="00F6127D">
        <w:rPr>
          <w:rFonts w:ascii="Arial" w:hAnsi="Arial" w:cs="Arial"/>
        </w:rPr>
        <w:t>críticos[</w:t>
      </w:r>
      <w:proofErr w:type="gramEnd"/>
      <w:r w:rsidRPr="00F6127D">
        <w:rPr>
          <w:rFonts w:ascii="Arial" w:hAnsi="Arial" w:cs="Arial"/>
        </w:rPr>
        <w:t>39].</w:t>
      </w:r>
    </w:p>
    <w:p w14:paraId="48AFFBAF"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as tendencias emergentes apuntan hacia sistemas híbridos que combinan la experiencia humana con las capacidades analíticas de la IA, creando entornos de prueba colaborativos donde los profesionales de QA son asistidos por agentes inteligentes que automatizan tareas repetitivas y proporcionan </w:t>
      </w:r>
      <w:proofErr w:type="spellStart"/>
      <w:r w:rsidRPr="00F6127D">
        <w:rPr>
          <w:rFonts w:ascii="Arial" w:hAnsi="Arial" w:cs="Arial"/>
        </w:rPr>
        <w:t>insights</w:t>
      </w:r>
      <w:proofErr w:type="spellEnd"/>
      <w:r w:rsidRPr="00F6127D">
        <w:rPr>
          <w:rFonts w:ascii="Arial" w:hAnsi="Arial" w:cs="Arial"/>
        </w:rPr>
        <w:t xml:space="preserve"> basados en análisis </w:t>
      </w:r>
      <w:proofErr w:type="gramStart"/>
      <w:r w:rsidRPr="00F6127D">
        <w:rPr>
          <w:rFonts w:ascii="Arial" w:hAnsi="Arial" w:cs="Arial"/>
        </w:rPr>
        <w:t>avanzados[</w:t>
      </w:r>
      <w:proofErr w:type="gramEnd"/>
      <w:r w:rsidRPr="00F6127D">
        <w:rPr>
          <w:rFonts w:ascii="Arial" w:hAnsi="Arial" w:cs="Arial"/>
        </w:rPr>
        <w:t>40]. Esta sinergia entre humanos e IA promete elevar las pruebas de software a un nuevo nivel de eficiencia y efectividad, fundamentales para satisfacer las demandas de calidad en el acelerado panorama actual de desarrollo de software.</w:t>
      </w:r>
    </w:p>
    <w:p w14:paraId="306F0276" w14:textId="1E206D7B" w:rsidR="00A11EB3" w:rsidRDefault="00A11EB3" w:rsidP="00880DF0">
      <w:pPr>
        <w:spacing w:before="100" w:beforeAutospacing="1" w:after="100" w:afterAutospacing="1"/>
        <w:rPr>
          <w:rFonts w:eastAsia="Times New Roman" w:cs="Arial"/>
          <w:szCs w:val="24"/>
          <w:lang w:eastAsia="es-ES"/>
        </w:rPr>
      </w:pPr>
    </w:p>
    <w:p w14:paraId="234697A4" w14:textId="0BCA4C53" w:rsidR="00AA435A" w:rsidRDefault="00AA435A" w:rsidP="00880DF0">
      <w:pPr>
        <w:spacing w:before="100" w:beforeAutospacing="1" w:after="100" w:afterAutospacing="1"/>
        <w:rPr>
          <w:rFonts w:eastAsia="Times New Roman" w:cs="Arial"/>
          <w:szCs w:val="24"/>
          <w:lang w:eastAsia="es-ES"/>
        </w:rPr>
      </w:pPr>
    </w:p>
    <w:p w14:paraId="6ADEBC54" w14:textId="77777777" w:rsidR="00F6127D" w:rsidRDefault="00F6127D" w:rsidP="00880DF0">
      <w:pPr>
        <w:spacing w:before="100" w:beforeAutospacing="1" w:after="100" w:afterAutospacing="1"/>
        <w:rPr>
          <w:rFonts w:eastAsia="Times New Roman" w:cs="Arial"/>
          <w:szCs w:val="24"/>
          <w:lang w:eastAsia="es-ES"/>
        </w:rPr>
      </w:pPr>
    </w:p>
    <w:p w14:paraId="43048F36" w14:textId="6F33CA3A" w:rsidR="00A11EB3" w:rsidRPr="00A11EB3" w:rsidRDefault="00A11EB3" w:rsidP="00A11EB3">
      <w:pPr>
        <w:pStyle w:val="Ttulo1"/>
        <w:numPr>
          <w:ilvl w:val="0"/>
          <w:numId w:val="0"/>
        </w:numPr>
        <w:ind w:left="432"/>
        <w:rPr>
          <w:rFonts w:eastAsia="Times New Roman"/>
          <w:lang w:eastAsia="es-ES"/>
        </w:rPr>
      </w:pPr>
      <w:bookmarkStart w:id="26" w:name="_Toc194609628"/>
      <w:proofErr w:type="spellStart"/>
      <w:r>
        <w:rPr>
          <w:rFonts w:eastAsia="Times New Roman"/>
          <w:lang w:eastAsia="es-ES"/>
        </w:rPr>
        <w:lastRenderedPageBreak/>
        <w:t>Capítulo</w:t>
      </w:r>
      <w:proofErr w:type="spellEnd"/>
      <w:r>
        <w:rPr>
          <w:rFonts w:eastAsia="Times New Roman"/>
          <w:lang w:eastAsia="es-ES"/>
        </w:rPr>
        <w:t xml:space="preserve"> 2: </w:t>
      </w:r>
      <w:proofErr w:type="spellStart"/>
      <w:r>
        <w:rPr>
          <w:rFonts w:eastAsia="Times New Roman"/>
          <w:lang w:eastAsia="es-ES"/>
        </w:rPr>
        <w:t>Propuesta</w:t>
      </w:r>
      <w:proofErr w:type="spellEnd"/>
      <w:r>
        <w:rPr>
          <w:rFonts w:eastAsia="Times New Roman"/>
          <w:lang w:eastAsia="es-ES"/>
        </w:rPr>
        <w:t xml:space="preserve"> de </w:t>
      </w:r>
      <w:proofErr w:type="spellStart"/>
      <w:r>
        <w:rPr>
          <w:rFonts w:eastAsia="Times New Roman"/>
          <w:lang w:eastAsia="es-ES"/>
        </w:rPr>
        <w:t>solución</w:t>
      </w:r>
      <w:bookmarkEnd w:id="26"/>
      <w:proofErr w:type="spellEnd"/>
    </w:p>
    <w:p w14:paraId="20F6EEA6"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7" w:name="_Toc194609629"/>
      <w:r w:rsidRPr="00A11EB3">
        <w:rPr>
          <w:rFonts w:eastAsia="Times New Roman" w:cs="Arial"/>
          <w:b/>
          <w:bCs/>
          <w:szCs w:val="24"/>
          <w:lang w:eastAsia="es-ES"/>
        </w:rPr>
        <w:t>2.1 Introducción al capítulo</w:t>
      </w:r>
      <w:bookmarkEnd w:id="27"/>
    </w:p>
    <w:p w14:paraId="3C2E1C97"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capítulo presenta la estrategia integral adoptada para el desarrollo del sistema de pruebas automatizadas del módulo Carga y Descarga del sistema de planificación de recursos de Habana Club International. La propuesta de solución que se expone a continuación surge como respuesta a las necesidades identificadas en el contexto empresarial, donde la ausencia de metodologías sistemáticas de pruebas automatizadas ha generado ineficiencias operativas y riesgos potenciales para la calidad del producto final.</w:t>
      </w:r>
    </w:p>
    <w:p w14:paraId="500B8ED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enfoque adoptado integra aspectos metodológicos y técnicos para crear un marco de trabajo que garantice la calidad del software a través de pruebas exhaustivas, reproducibles y mantenibles. La solución propuesta no se limita a la implementación de herramientas tecnológicas, sino que contempla un cambio en la filosofía de desarrollo, donde la calidad se construye desde las primeras etapas del ciclo de vida del software.</w:t>
      </w:r>
    </w:p>
    <w:p w14:paraId="6674B5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 las siguientes secciones se detallan los componentes fundamentales de la solución, partiendo del análisis del módulo Carga-Descarga, la metodología para el diseño de casos de prueba, la arquitectura de la solución de automatización, hasta las estrategias de gestión de datos e integración con el proceso de desarrollo. Cada elemento ha sido cuidadosamente considerado para asegurar una implementación exitosa que agregue valor significativo al proceso de desarrollo de software en AVANGENIO.</w:t>
      </w:r>
    </w:p>
    <w:p w14:paraId="26624F67"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8" w:name="_Toc194609630"/>
      <w:r w:rsidRPr="00A11EB3">
        <w:rPr>
          <w:rFonts w:eastAsia="Times New Roman" w:cs="Arial"/>
          <w:b/>
          <w:bCs/>
          <w:szCs w:val="24"/>
          <w:lang w:eastAsia="es-ES"/>
        </w:rPr>
        <w:t>2.2 Análisis del módulo "Carga-Descarga"</w:t>
      </w:r>
      <w:bookmarkEnd w:id="28"/>
    </w:p>
    <w:p w14:paraId="248CEC9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módulo "Carga-Descarga" constituye un componente crítico dentro del sistema de planificación de recursos de Habana Club International, encargado de gestionar los procesos logísticos relacionados con la entrada y salida de camiones, el control de peso y la coordinación de operaciones de movimiento de materiales.</w:t>
      </w:r>
    </w:p>
    <w:p w14:paraId="4D5D7CAD"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lastRenderedPageBreak/>
        <w:t>2.2.1 Caracterización funcional del módulo</w:t>
      </w:r>
    </w:p>
    <w:p w14:paraId="1684E38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análisis funcional del módulo revela una estructura compuesta por diversos submódulos interrelacionados, entre los que destacan:</w:t>
      </w:r>
    </w:p>
    <w:p w14:paraId="031A3E8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tanques</w:t>
      </w:r>
      <w:r w:rsidRPr="00A11EB3">
        <w:rPr>
          <w:rFonts w:eastAsia="Times New Roman" w:cs="Arial"/>
          <w:szCs w:val="24"/>
          <w:lang w:eastAsia="es-ES"/>
        </w:rPr>
        <w:t>: Encargado del seguimiento y control de las capacidades de almacenamiento y niveles de ocupación.</w:t>
      </w:r>
    </w:p>
    <w:p w14:paraId="20DCFA76"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gistro de vehículos</w:t>
      </w:r>
      <w:r w:rsidRPr="00A11EB3">
        <w:rPr>
          <w:rFonts w:eastAsia="Times New Roman" w:cs="Arial"/>
          <w:szCs w:val="24"/>
          <w:lang w:eastAsia="es-ES"/>
        </w:rPr>
        <w:t>: Administra la información relacionada con las chapas (matrículas) de los vehículos que interactúan con el sistema logístico.</w:t>
      </w:r>
    </w:p>
    <w:p w14:paraId="588156A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choferes</w:t>
      </w:r>
      <w:r w:rsidRPr="00A11EB3">
        <w:rPr>
          <w:rFonts w:eastAsia="Times New Roman" w:cs="Arial"/>
          <w:szCs w:val="24"/>
          <w:lang w:eastAsia="es-ES"/>
        </w:rPr>
        <w:t>: Mantiene un registro actualizado de los conductores autorizados para las operaciones de carga y descarga.</w:t>
      </w:r>
    </w:p>
    <w:p w14:paraId="74E6816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aboratorio de calidad</w:t>
      </w:r>
      <w:r w:rsidRPr="00A11EB3">
        <w:rPr>
          <w:rFonts w:eastAsia="Times New Roman" w:cs="Arial"/>
          <w:szCs w:val="24"/>
          <w:lang w:eastAsia="es-ES"/>
        </w:rPr>
        <w:t>: Integra los procedimientos de control de calidad de los productos durante los procesos de carga y descarga.</w:t>
      </w:r>
    </w:p>
    <w:p w14:paraId="49FF8830"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peraciones de carga</w:t>
      </w:r>
      <w:r w:rsidRPr="00A11EB3">
        <w:rPr>
          <w:rFonts w:eastAsia="Times New Roman" w:cs="Arial"/>
          <w:szCs w:val="24"/>
          <w:lang w:eastAsia="es-ES"/>
        </w:rPr>
        <w:t>: Coordina todas las actividades relacionadas con la salida de productos desde las instalaciones.</w:t>
      </w:r>
    </w:p>
    <w:p w14:paraId="6B187AC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peraciones de descarga</w:t>
      </w:r>
      <w:r w:rsidRPr="00A11EB3">
        <w:rPr>
          <w:rFonts w:eastAsia="Times New Roman" w:cs="Arial"/>
          <w:szCs w:val="24"/>
          <w:lang w:eastAsia="es-ES"/>
        </w:rPr>
        <w:t>: Gestiona los procesos de recepción de materiales y productos, incluyendo verificación, pesaje y almacenamiento.</w:t>
      </w:r>
    </w:p>
    <w:p w14:paraId="252AAF89" w14:textId="068BDFFE"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os sistemas de gestión logística requieren un enfoque particular de pruebas debido a la naturaleza crítica de sus operaciones y la necesidad de integración con sistemas externos. La complejidad inherente a estos sistemas demanda estrategias de prueba que contemplen tanto los aspectos funcionales como los no funcionales, especialmente aquellos relacionados con la consistencia de datos y la trazabilidad de operaciones. [</w:t>
      </w:r>
      <w:r w:rsidR="00EC358D">
        <w:rPr>
          <w:rFonts w:eastAsia="Times New Roman" w:cs="Arial"/>
          <w:szCs w:val="24"/>
          <w:lang w:eastAsia="es-ES"/>
        </w:rPr>
        <w:t>41</w:t>
      </w:r>
      <w:r w:rsidRPr="00A11EB3">
        <w:rPr>
          <w:rFonts w:eastAsia="Times New Roman" w:cs="Arial"/>
          <w:szCs w:val="24"/>
          <w:lang w:eastAsia="es-ES"/>
        </w:rPr>
        <w:t>]</w:t>
      </w:r>
    </w:p>
    <w:p w14:paraId="719CD7D5"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2.2 Flujos principales de usuario</w:t>
      </w:r>
    </w:p>
    <w:p w14:paraId="29110802"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flujos de usuario en el módulo "Carga-Descarga" están estrechamente vinculados a los roles y autorizaciones asignados a cada usuario dentro del sistema. El acceso a las diferentes secciones depende de permisos específicos, lo que genera múltiples caminos de interacción basados en responsabilidades operativas.</w:t>
      </w:r>
    </w:p>
    <w:p w14:paraId="0D6CF17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principales flujos identificados incluyen:</w:t>
      </w:r>
    </w:p>
    <w:p w14:paraId="27795487"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lastRenderedPageBreak/>
        <w:t>Flujo de administración</w:t>
      </w:r>
      <w:r w:rsidRPr="00A11EB3">
        <w:rPr>
          <w:rFonts w:ascii="Arial" w:hAnsi="Arial" w:cs="Arial"/>
        </w:rPr>
        <w:t>: El rol de Administrador tiene acceso completo a todas las secciones del módulo, incluyendo Chofer, Vehículo, Laboratorio de Calidad, Tanque, Carga y Descarga. Este flujo comprende la supervisión general y la capacidad de intervenir en cualquier punto del proceso.</w:t>
      </w:r>
    </w:p>
    <w:p w14:paraId="74AC8C24"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gestión técnica</w:t>
      </w:r>
      <w:r w:rsidRPr="00A11EB3">
        <w:rPr>
          <w:rFonts w:ascii="Arial" w:hAnsi="Arial" w:cs="Arial"/>
        </w:rPr>
        <w:t>: El Técnico del Puesto de Dirección puede acceder a la mayoría de las secciones, con la notable excepción de la pestaña "Carga a Fabricación". Este flujo se centra en el monitoreo y control de las operaciones logísticas desde una perspectiva de dirección operativa.</w:t>
      </w:r>
    </w:p>
    <w:p w14:paraId="1A893DC3"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fabricación</w:t>
      </w:r>
      <w:r w:rsidRPr="00A11EB3">
        <w:rPr>
          <w:rFonts w:ascii="Arial" w:hAnsi="Arial" w:cs="Arial"/>
        </w:rPr>
        <w:t xml:space="preserve">: Este flujo involucra a múltiples roles del área de fabricación: </w:t>
      </w:r>
    </w:p>
    <w:p w14:paraId="1E131EE9"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Fabricación</w:t>
      </w:r>
      <w:r w:rsidRPr="00A11EB3">
        <w:rPr>
          <w:rFonts w:ascii="Arial" w:hAnsi="Arial" w:cs="Arial"/>
        </w:rPr>
        <w:t>: Puede acceder a la mayoría de secciones excepto la pestaña "Puesto de Dirección".</w:t>
      </w:r>
    </w:p>
    <w:p w14:paraId="5E95858B"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Tecnólogo de Fabricación</w:t>
      </w:r>
      <w:r w:rsidRPr="00A11EB3">
        <w:rPr>
          <w:rFonts w:ascii="Arial" w:hAnsi="Arial" w:cs="Arial"/>
        </w:rPr>
        <w:t>: Enfocado en aspectos técnicos del proceso productivo.</w:t>
      </w:r>
    </w:p>
    <w:p w14:paraId="2931087A"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Fabricante</w:t>
      </w:r>
      <w:r w:rsidRPr="00A11EB3">
        <w:rPr>
          <w:rFonts w:ascii="Arial" w:hAnsi="Arial" w:cs="Arial"/>
        </w:rPr>
        <w:t>: Centrado en operaciones directas de producción.</w:t>
      </w:r>
    </w:p>
    <w:p w14:paraId="591F0823"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Turno de Fabricación</w:t>
      </w:r>
      <w:r w:rsidRPr="00A11EB3">
        <w:rPr>
          <w:rFonts w:ascii="Arial" w:hAnsi="Arial" w:cs="Arial"/>
        </w:rPr>
        <w:t>: Supervisa las operaciones de carga y descarga durante su turno específico.</w:t>
      </w:r>
    </w:p>
    <w:p w14:paraId="1687FC10"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Especialista de Economía de Fabricación</w:t>
      </w:r>
      <w:r w:rsidRPr="00A11EB3">
        <w:rPr>
          <w:rFonts w:ascii="Arial" w:hAnsi="Arial" w:cs="Arial"/>
        </w:rPr>
        <w:t>: Accede a información relacionada con aspectos económicos de los procesos.</w:t>
      </w:r>
    </w:p>
    <w:p w14:paraId="79DDA104" w14:textId="77777777" w:rsidR="00A11EB3" w:rsidRPr="00A11EB3" w:rsidRDefault="00A11EB3" w:rsidP="00A11EB3">
      <w:pPr>
        <w:pStyle w:val="whitespace-normal"/>
        <w:numPr>
          <w:ilvl w:val="0"/>
          <w:numId w:val="25"/>
        </w:numPr>
        <w:spacing w:line="360" w:lineRule="auto"/>
        <w:rPr>
          <w:rFonts w:ascii="Arial" w:hAnsi="Arial" w:cs="Arial"/>
        </w:rPr>
      </w:pPr>
      <w:r w:rsidRPr="00A11EB3">
        <w:rPr>
          <w:rStyle w:val="Textoennegrita"/>
          <w:rFonts w:ascii="Arial" w:hAnsi="Arial" w:cs="Arial"/>
        </w:rPr>
        <w:t>Flujo de control de calidad</w:t>
      </w:r>
      <w:r w:rsidRPr="00A11EB3">
        <w:rPr>
          <w:rFonts w:ascii="Arial" w:hAnsi="Arial" w:cs="Arial"/>
        </w:rPr>
        <w:t xml:space="preserve">: Este flujo incluye roles específicos para la verificación de calidad: </w:t>
      </w:r>
    </w:p>
    <w:p w14:paraId="467700ED"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Jefe de Laboratorio</w:t>
      </w:r>
      <w:r w:rsidRPr="00A11EB3">
        <w:rPr>
          <w:rFonts w:ascii="Arial" w:hAnsi="Arial" w:cs="Arial"/>
        </w:rPr>
        <w:t>: Tiene acceso exclusivo a la sección "Laboratorio de Calidad" junto con el Administrador.</w:t>
      </w:r>
    </w:p>
    <w:p w14:paraId="5E6B6248" w14:textId="77777777" w:rsidR="00A11EB3" w:rsidRPr="00A11EB3" w:rsidRDefault="00A11EB3" w:rsidP="00A11EB3">
      <w:pPr>
        <w:pStyle w:val="whitespace-normal"/>
        <w:numPr>
          <w:ilvl w:val="1"/>
          <w:numId w:val="25"/>
        </w:numPr>
        <w:spacing w:line="360" w:lineRule="auto"/>
        <w:rPr>
          <w:rFonts w:ascii="Arial" w:hAnsi="Arial" w:cs="Arial"/>
        </w:rPr>
      </w:pPr>
      <w:r w:rsidRPr="00A11EB3">
        <w:rPr>
          <w:rStyle w:val="Textoennegrita"/>
          <w:rFonts w:ascii="Arial" w:hAnsi="Arial" w:cs="Arial"/>
        </w:rPr>
        <w:t>Especialista de Laboratorio de Fabricación</w:t>
      </w:r>
      <w:r w:rsidRPr="00A11EB3">
        <w:rPr>
          <w:rFonts w:ascii="Arial" w:hAnsi="Arial" w:cs="Arial"/>
        </w:rPr>
        <w:t>: Encargado de realizar pruebas y verificaciones de calidad específicas para los procesos de fabricación.</w:t>
      </w:r>
    </w:p>
    <w:p w14:paraId="58A64A5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Cada uno de estos flujos incorpora secuencias de acciones específicas que reflejan las responsabilidades operativas de cada rol. La complejidad aumenta debido a las interdependencias secuenciales, donde la acción de un usuario (por ejemplo, el </w:t>
      </w:r>
      <w:proofErr w:type="gramStart"/>
      <w:r w:rsidRPr="00A11EB3">
        <w:rPr>
          <w:rFonts w:ascii="Arial" w:hAnsi="Arial" w:cs="Arial"/>
        </w:rPr>
        <w:t>Jefe</w:t>
      </w:r>
      <w:proofErr w:type="gramEnd"/>
      <w:r w:rsidRPr="00A11EB3">
        <w:rPr>
          <w:rFonts w:ascii="Arial" w:hAnsi="Arial" w:cs="Arial"/>
        </w:rPr>
        <w:t xml:space="preserve"> de Laboratorio verificando la calidad de un material) puede </w:t>
      </w:r>
      <w:r w:rsidRPr="00A11EB3">
        <w:rPr>
          <w:rFonts w:ascii="Arial" w:hAnsi="Arial" w:cs="Arial"/>
        </w:rPr>
        <w:lastRenderedPageBreak/>
        <w:t>generar un punto de espera que requiere la intervención de otro usuario (como el Técnico del Puesto de Dirección autorizando la continuación del proceso) para avanzar en el flujo logístico.</w:t>
      </w:r>
    </w:p>
    <w:p w14:paraId="7E7F7BF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El sistema de autenticación con contraseñas estandarizadas (TestErp2024*+) para todos los usuarios facilita las pruebas en entornos controlados, mientras que la estructura de correos electrónicos con el formato </w:t>
      </w:r>
      <w:proofErr w:type="spellStart"/>
      <w:r w:rsidRPr="00A11EB3">
        <w:rPr>
          <w:rFonts w:ascii="Arial" w:hAnsi="Arial" w:cs="Arial"/>
        </w:rPr>
        <w:t>test.erp.hci</w:t>
      </w:r>
      <w:proofErr w:type="spellEnd"/>
      <w:r w:rsidRPr="00A11EB3">
        <w:rPr>
          <w:rFonts w:ascii="Arial" w:hAnsi="Arial" w:cs="Arial"/>
        </w:rPr>
        <w:t>+[rol]@avangenio.com permite una clara identificación de los diferentes roles durante las pruebas.</w:t>
      </w:r>
    </w:p>
    <w:p w14:paraId="7BC3BD0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uctura de permisos segmentados asegura que los usuarios solo puedan interactuar con las secciones relevantes para sus responsabilidades, lo que contribuye a la integridad del proceso logístico, pero añade complejidad a la hora de diseñar pruebas automatizadas comprehensivas que cubran todos los posibles caminos de usuario.</w:t>
      </w:r>
    </w:p>
    <w:p w14:paraId="1F385B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p>
    <w:p w14:paraId="500F1495"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2.3 Complejidades técnicas identificadas</w:t>
      </w:r>
    </w:p>
    <w:p w14:paraId="6D95714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Durante el análisis se identificaron varios desafíos técnicos que impactan directamente en la estrategia de pruebas:</w:t>
      </w:r>
    </w:p>
    <w:p w14:paraId="192829EF"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Ausencia de sistemas externos de pesaje</w:t>
      </w:r>
      <w:r w:rsidRPr="00A11EB3">
        <w:rPr>
          <w:rFonts w:ascii="Arial" w:hAnsi="Arial" w:cs="Arial"/>
        </w:rPr>
        <w:t>: Actualmente no existe un sistema externo real para el pesaje, por lo que se utiliza un mecanismo de verificación manual (</w:t>
      </w:r>
      <w:proofErr w:type="spellStart"/>
      <w:r w:rsidRPr="00A11EB3">
        <w:rPr>
          <w:rFonts w:ascii="Arial" w:hAnsi="Arial" w:cs="Arial"/>
        </w:rPr>
        <w:t>check</w:t>
      </w:r>
      <w:proofErr w:type="spellEnd"/>
      <w:r w:rsidRPr="00A11EB3">
        <w:rPr>
          <w:rFonts w:ascii="Arial" w:hAnsi="Arial" w:cs="Arial"/>
        </w:rPr>
        <w:t xml:space="preserve"> "pesa rota") que debe ser contemplado en los escenarios de prueba.</w:t>
      </w:r>
    </w:p>
    <w:p w14:paraId="34DD67A7"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Dependencias entre roles en procesos secuenciales</w:t>
      </w:r>
      <w:r w:rsidRPr="00A11EB3">
        <w:rPr>
          <w:rFonts w:ascii="Arial" w:hAnsi="Arial" w:cs="Arial"/>
        </w:rPr>
        <w:t>: Los flujos de trabajo incluyen puntos de pausa donde se requiere la intervención de roles específicos para continuar con el proceso, lo que genera complejidades para la prueba automatizada.</w:t>
      </w:r>
    </w:p>
    <w:p w14:paraId="2CDE437E" w14:textId="77777777" w:rsidR="00A11EB3" w:rsidRPr="00A11EB3" w:rsidRDefault="00A11EB3" w:rsidP="00A11EB3">
      <w:pPr>
        <w:pStyle w:val="whitespace-normal"/>
        <w:numPr>
          <w:ilvl w:val="0"/>
          <w:numId w:val="24"/>
        </w:numPr>
        <w:spacing w:line="360" w:lineRule="auto"/>
        <w:rPr>
          <w:rFonts w:ascii="Arial" w:hAnsi="Arial" w:cs="Arial"/>
        </w:rPr>
      </w:pPr>
      <w:r w:rsidRPr="00A11EB3">
        <w:rPr>
          <w:rStyle w:val="Textoennegrita"/>
          <w:rFonts w:ascii="Arial" w:hAnsi="Arial" w:cs="Arial"/>
        </w:rPr>
        <w:t>Validaciones complejas con dependencias de calendario</w:t>
      </w:r>
      <w:r w:rsidRPr="00A11EB3">
        <w:rPr>
          <w:rFonts w:ascii="Arial" w:hAnsi="Arial" w:cs="Arial"/>
        </w:rPr>
        <w:t>: Existen reglas de negocio que involucran múltiples variables para la toma de decisiones logísticas, incluyendo validaciones relacionadas con lotes que incorporan componentes de calendario juliano.</w:t>
      </w:r>
    </w:p>
    <w:p w14:paraId="65CFF9BC" w14:textId="196C3193" w:rsidR="00A11EB3" w:rsidRPr="00A11EB3" w:rsidRDefault="00A11EB3" w:rsidP="00A11EB3">
      <w:pPr>
        <w:pStyle w:val="whitespace-pre-wrap"/>
        <w:spacing w:line="360" w:lineRule="auto"/>
        <w:rPr>
          <w:rFonts w:ascii="Arial" w:hAnsi="Arial" w:cs="Arial"/>
        </w:rPr>
      </w:pPr>
      <w:r w:rsidRPr="00A11EB3">
        <w:rPr>
          <w:rFonts w:ascii="Arial" w:hAnsi="Arial" w:cs="Arial"/>
        </w:rPr>
        <w:lastRenderedPageBreak/>
        <w:t>Estos factores de complejidad deben ser considerados explícitamente en el diseño de pruebas automatizadas para evitar falsos positivos o negativos durante la ejecución. [</w:t>
      </w:r>
      <w:r w:rsidR="00EC358D">
        <w:rPr>
          <w:rFonts w:ascii="Arial" w:hAnsi="Arial" w:cs="Arial"/>
        </w:rPr>
        <w:t>42</w:t>
      </w:r>
      <w:r w:rsidRPr="00A11EB3">
        <w:rPr>
          <w:rFonts w:ascii="Arial" w:hAnsi="Arial" w:cs="Arial"/>
        </w:rPr>
        <w:t>]</w:t>
      </w:r>
    </w:p>
    <w:p w14:paraId="76AC8DA4" w14:textId="77777777" w:rsidR="00A11EB3" w:rsidRPr="00A11EB3" w:rsidRDefault="00A11EB3" w:rsidP="00A11EB3">
      <w:pPr>
        <w:spacing w:before="100" w:beforeAutospacing="1" w:after="100" w:afterAutospacing="1"/>
        <w:rPr>
          <w:rFonts w:eastAsia="Times New Roman" w:cs="Arial"/>
          <w:szCs w:val="24"/>
          <w:lang w:eastAsia="es-ES"/>
        </w:rPr>
      </w:pPr>
    </w:p>
    <w:p w14:paraId="54C2BF71"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29" w:name="_Toc194609631"/>
      <w:r w:rsidRPr="00A11EB3">
        <w:rPr>
          <w:rFonts w:eastAsia="Times New Roman" w:cs="Arial"/>
          <w:b/>
          <w:bCs/>
          <w:szCs w:val="24"/>
          <w:lang w:eastAsia="es-ES"/>
        </w:rPr>
        <w:t>2.3 Metodología para el diseño de casos de prueba</w:t>
      </w:r>
      <w:bookmarkEnd w:id="29"/>
    </w:p>
    <w:p w14:paraId="4E373D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metodología adoptada para el diseño de casos de prueba se fundamenta en prácticas ágiles y principios de </w:t>
      </w:r>
      <w:proofErr w:type="spellStart"/>
      <w:r w:rsidRPr="00A11EB3">
        <w:rPr>
          <w:rFonts w:eastAsia="Times New Roman" w:cs="Arial"/>
          <w:szCs w:val="24"/>
          <w:lang w:eastAsia="es-ES"/>
        </w:rPr>
        <w:t>Behavior-Driven</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Development</w:t>
      </w:r>
      <w:proofErr w:type="spellEnd"/>
      <w:r w:rsidRPr="00A11EB3">
        <w:rPr>
          <w:rFonts w:eastAsia="Times New Roman" w:cs="Arial"/>
          <w:szCs w:val="24"/>
          <w:lang w:eastAsia="es-ES"/>
        </w:rPr>
        <w:t xml:space="preserve"> (BDD), buscando un enfoque sistemático que garantice la cobertura funcional completa del módulo.</w:t>
      </w:r>
    </w:p>
    <w:p w14:paraId="383C3D3D"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3.1 Proceso de identificación y documentación</w:t>
      </w:r>
    </w:p>
    <w:p w14:paraId="7A06214D"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el diseño de casos de prueba se implementó un proceso estructurado en tres fases principales:</w:t>
      </w:r>
    </w:p>
    <w:p w14:paraId="58388680"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análisis preliminar</w:t>
      </w:r>
      <w:r w:rsidRPr="00A11EB3">
        <w:rPr>
          <w:rFonts w:eastAsia="Times New Roman" w:cs="Arial"/>
          <w:szCs w:val="24"/>
          <w:lang w:eastAsia="es-ES"/>
        </w:rPr>
        <w:t>: Estudio de las historias de usuario y especificaciones funcionales para identificar escenarios de prueba relevantes. Esta etapa incluyó la creación de una matriz de historias de usuario en formato Excel, donde se documentaron los aspectos clave a verificar por cada funcionalidad.</w:t>
      </w:r>
    </w:p>
    <w:p w14:paraId="0B8CBC56"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diseño de casos</w:t>
      </w:r>
      <w:r w:rsidRPr="00A11EB3">
        <w:rPr>
          <w:rFonts w:eastAsia="Times New Roman" w:cs="Arial"/>
          <w:szCs w:val="24"/>
          <w:lang w:eastAsia="es-ES"/>
        </w:rPr>
        <w:t xml:space="preserve">: Transformación de los escenarios identificados en casos de prueba formales, siguiendo inicialmente el formato BDD y posteriormente evolucionando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aprovechar sus capacidades avanzadas.</w:t>
      </w:r>
    </w:p>
    <w:p w14:paraId="3121EEEF"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Fase de validación</w:t>
      </w:r>
      <w:r w:rsidRPr="00A11EB3">
        <w:rPr>
          <w:rFonts w:eastAsia="Times New Roman" w:cs="Arial"/>
          <w:szCs w:val="24"/>
          <w:lang w:eastAsia="es-ES"/>
        </w:rPr>
        <w:t>: Revisión y aprobación de los casos de prueba diseñados, garantizando su alineación con los requerimientos funcionales y la completitud de los escenarios.</w:t>
      </w:r>
    </w:p>
    <w:p w14:paraId="7DD8096F"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 xml:space="preserve">2.3.2 Implementación del enfoque BDD y migración a </w:t>
      </w:r>
      <w:proofErr w:type="spellStart"/>
      <w:r w:rsidRPr="00A11EB3">
        <w:rPr>
          <w:rFonts w:eastAsia="Times New Roman" w:cs="Arial"/>
          <w:b/>
          <w:bCs/>
          <w:szCs w:val="24"/>
          <w:lang w:eastAsia="es-ES"/>
        </w:rPr>
        <w:t>Gherkin</w:t>
      </w:r>
      <w:proofErr w:type="spellEnd"/>
    </w:p>
    <w:p w14:paraId="63EED3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Inicialmente, los casos de prueba fueron documentados siguiendo la estructura básica de BDD (</w:t>
      </w:r>
      <w:proofErr w:type="spellStart"/>
      <w:r w:rsidRPr="00A11EB3">
        <w:rPr>
          <w:rFonts w:eastAsia="Times New Roman" w:cs="Arial"/>
          <w:szCs w:val="24"/>
          <w:lang w:eastAsia="es-ES"/>
        </w:rPr>
        <w:t>Given-When-Then</w:t>
      </w:r>
      <w:proofErr w:type="spellEnd"/>
      <w:r w:rsidRPr="00A11EB3">
        <w:rPr>
          <w:rFonts w:eastAsia="Times New Roman" w:cs="Arial"/>
          <w:szCs w:val="24"/>
          <w:lang w:eastAsia="es-ES"/>
        </w:rPr>
        <w:t xml:space="preserve">). Este enfoque permitió una comunicación clara de los escenarios a probar; sin embargo, a medida que avanzó el proyecto, </w:t>
      </w:r>
      <w:r w:rsidRPr="00A11EB3">
        <w:rPr>
          <w:rFonts w:eastAsia="Times New Roman" w:cs="Arial"/>
          <w:szCs w:val="24"/>
          <w:lang w:eastAsia="es-ES"/>
        </w:rPr>
        <w:lastRenderedPageBreak/>
        <w:t>se identificaron limitaciones en términos de reusabilidad y organización de pasos comunes.</w:t>
      </w:r>
    </w:p>
    <w:p w14:paraId="5C357A3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 realizó una migración progresiva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lo que permitió incorporar características avanzadas como:</w:t>
      </w:r>
    </w:p>
    <w:p w14:paraId="0A9F9011"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Background</w:t>
      </w:r>
      <w:proofErr w:type="spellEnd"/>
      <w:r w:rsidRPr="00A11EB3">
        <w:rPr>
          <w:rFonts w:eastAsia="Times New Roman" w:cs="Arial"/>
          <w:szCs w:val="24"/>
          <w:lang w:eastAsia="es-ES"/>
        </w:rPr>
        <w:t>: Para definir pasos comunes que se ejecutan antes de cada escenario.</w:t>
      </w:r>
    </w:p>
    <w:p w14:paraId="2666931A"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Scenario</w:t>
      </w:r>
      <w:proofErr w:type="spellEnd"/>
      <w:r w:rsidRPr="00A11EB3">
        <w:rPr>
          <w:rFonts w:eastAsia="Times New Roman" w:cs="Arial"/>
          <w:b/>
          <w:bCs/>
          <w:szCs w:val="24"/>
          <w:lang w:eastAsia="es-ES"/>
        </w:rPr>
        <w:t xml:space="preserve"> </w:t>
      </w:r>
      <w:proofErr w:type="spellStart"/>
      <w:r w:rsidRPr="00A11EB3">
        <w:rPr>
          <w:rFonts w:eastAsia="Times New Roman" w:cs="Arial"/>
          <w:b/>
          <w:bCs/>
          <w:szCs w:val="24"/>
          <w:lang w:eastAsia="es-ES"/>
        </w:rPr>
        <w:t>Outline</w:t>
      </w:r>
      <w:proofErr w:type="spellEnd"/>
      <w:r w:rsidRPr="00A11EB3">
        <w:rPr>
          <w:rFonts w:eastAsia="Times New Roman" w:cs="Arial"/>
          <w:szCs w:val="24"/>
          <w:lang w:eastAsia="es-ES"/>
        </w:rPr>
        <w:t>: Para parametrizar pruebas con conjuntos diferentes de datos.</w:t>
      </w:r>
    </w:p>
    <w:p w14:paraId="48260564" w14:textId="5D3E30B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volución metodológica optimizó significativamente la estructura de los casos de prueba, reduciendo la duplicación y mejorando la mantenibilidad del conjunto de pruebas. [</w:t>
      </w:r>
      <w:r w:rsidR="00EC358D">
        <w:rPr>
          <w:rFonts w:eastAsia="Times New Roman" w:cs="Arial"/>
          <w:szCs w:val="24"/>
          <w:lang w:eastAsia="es-ES"/>
        </w:rPr>
        <w:t>43</w:t>
      </w:r>
      <w:r w:rsidRPr="00A11EB3">
        <w:rPr>
          <w:rFonts w:eastAsia="Times New Roman" w:cs="Arial"/>
          <w:szCs w:val="24"/>
          <w:lang w:eastAsia="es-ES"/>
        </w:rPr>
        <w:t>]</w:t>
      </w:r>
    </w:p>
    <w:p w14:paraId="75A9A8F6"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3.3 Organización y gestión con Squash TM</w:t>
      </w:r>
    </w:p>
    <w:p w14:paraId="08C3EB3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de los casos de prueba se realizó a través de Squash TM, una herramienta especializada que permitió:</w:t>
      </w:r>
    </w:p>
    <w:p w14:paraId="5F227A2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Organización jerárquica</w:t>
      </w:r>
      <w:r w:rsidRPr="00A11EB3">
        <w:rPr>
          <w:rFonts w:eastAsia="Times New Roman" w:cs="Arial"/>
          <w:szCs w:val="24"/>
          <w:lang w:eastAsia="es-ES"/>
        </w:rPr>
        <w:t>: Estructuración de casos de prueba según módulos y funcionalidades.</w:t>
      </w:r>
    </w:p>
    <w:p w14:paraId="48B55C0C"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Trazabilidad</w:t>
      </w:r>
      <w:r w:rsidRPr="00A11EB3">
        <w:rPr>
          <w:rFonts w:eastAsia="Times New Roman" w:cs="Arial"/>
          <w:szCs w:val="24"/>
          <w:lang w:eastAsia="es-ES"/>
        </w:rPr>
        <w:t>: Vinculación directa entre requisitos funcionales y casos de prueba correspondientes.</w:t>
      </w:r>
    </w:p>
    <w:p w14:paraId="70991A70"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ntrol de versiones</w:t>
      </w:r>
      <w:r w:rsidRPr="00A11EB3">
        <w:rPr>
          <w:rFonts w:eastAsia="Times New Roman" w:cs="Arial"/>
          <w:szCs w:val="24"/>
          <w:lang w:eastAsia="es-ES"/>
        </w:rPr>
        <w:t>: Gestión de cambios en los casos de prueba a lo largo del tiempo.</w:t>
      </w:r>
    </w:p>
    <w:p w14:paraId="3C9831F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xportación automatizada</w:t>
      </w:r>
      <w:r w:rsidRPr="00A11EB3">
        <w:rPr>
          <w:rFonts w:eastAsia="Times New Roman" w:cs="Arial"/>
          <w:szCs w:val="24"/>
          <w:lang w:eastAsia="es-ES"/>
        </w:rPr>
        <w:t xml:space="preserve">: Generación de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en formato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su posterior implementación.</w:t>
      </w:r>
    </w:p>
    <w:p w14:paraId="35C1FDE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mantener la sincronización entre los casos diseñados y su implementación, se estableció un sistema de referencia cruzada utilizando una matriz en Excel que incluía:</w:t>
      </w:r>
    </w:p>
    <w:p w14:paraId="6E35E4E6"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historia de usuario</w:t>
      </w:r>
    </w:p>
    <w:p w14:paraId="249B39ED"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nlace a la especificación en el sistema de gestión de requisitos</w:t>
      </w:r>
    </w:p>
    <w:p w14:paraId="720A0200"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caso de prueba en Squash TM</w:t>
      </w:r>
    </w:p>
    <w:p w14:paraId="04FBB017"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lastRenderedPageBreak/>
        <w:t>Estado de implementación</w:t>
      </w:r>
    </w:p>
    <w:p w14:paraId="469F2005"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Responsable de la implementación</w:t>
      </w:r>
    </w:p>
    <w:p w14:paraId="619C4C76" w14:textId="3ECCF34C"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strategia proporciona visibilidad y control sobre el proceso de diseño e implementación de casos. [</w:t>
      </w:r>
      <w:r w:rsidR="00EC358D">
        <w:rPr>
          <w:rFonts w:eastAsia="Times New Roman" w:cs="Arial"/>
          <w:szCs w:val="24"/>
          <w:lang w:eastAsia="es-ES"/>
        </w:rPr>
        <w:t>4</w:t>
      </w:r>
      <w:r w:rsidRPr="00A11EB3">
        <w:rPr>
          <w:rFonts w:eastAsia="Times New Roman" w:cs="Arial"/>
          <w:szCs w:val="24"/>
          <w:lang w:eastAsia="es-ES"/>
        </w:rPr>
        <w:t>4]</w:t>
      </w:r>
    </w:p>
    <w:p w14:paraId="442E333E"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0" w:name="_Toc194609632"/>
      <w:r w:rsidRPr="00A11EB3">
        <w:rPr>
          <w:rFonts w:eastAsia="Times New Roman" w:cs="Arial"/>
          <w:b/>
          <w:bCs/>
          <w:szCs w:val="24"/>
          <w:lang w:eastAsia="es-ES"/>
        </w:rPr>
        <w:t>2.4 Arquitectura de la solución de automatización</w:t>
      </w:r>
      <w:bookmarkEnd w:id="30"/>
    </w:p>
    <w:p w14:paraId="3B70AC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arquitectura de la solución de automatización fue diseñada siguiendo principios de modularidad, reutilización y mantenibilidad, adoptando patrones de diseño establecidos en la industria para pruebas automatizadas.</w:t>
      </w:r>
    </w:p>
    <w:p w14:paraId="6C903EC6"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1 Framework de automatización seleccionado</w:t>
      </w:r>
    </w:p>
    <w:p w14:paraId="74C522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Tras un análisis comparativo de diferentes herramientas, se seleccionó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como </w:t>
      </w:r>
      <w:proofErr w:type="spellStart"/>
      <w:r w:rsidRPr="00A11EB3">
        <w:rPr>
          <w:rFonts w:eastAsia="Times New Roman" w:cs="Arial"/>
          <w:szCs w:val="24"/>
          <w:lang w:eastAsia="es-ES"/>
        </w:rPr>
        <w:t>framework</w:t>
      </w:r>
      <w:proofErr w:type="spellEnd"/>
      <w:r w:rsidRPr="00A11EB3">
        <w:rPr>
          <w:rFonts w:eastAsia="Times New Roman" w:cs="Arial"/>
          <w:szCs w:val="24"/>
          <w:lang w:eastAsia="es-ES"/>
        </w:rPr>
        <w:t xml:space="preserve"> principal para la implementación de pruebas automatizadas. Esta elección se fundamentó en:</w:t>
      </w:r>
    </w:p>
    <w:p w14:paraId="49C84F34"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mpatibilidad con BDD/</w:t>
      </w:r>
      <w:proofErr w:type="spellStart"/>
      <w:r w:rsidRPr="00A11EB3">
        <w:rPr>
          <w:rFonts w:eastAsia="Times New Roman" w:cs="Arial"/>
          <w:b/>
          <w:bCs/>
          <w:szCs w:val="24"/>
          <w:lang w:eastAsia="es-ES"/>
        </w:rPr>
        <w:t>Gherkin</w:t>
      </w:r>
      <w:proofErr w:type="spellEnd"/>
      <w:r w:rsidRPr="00A11EB3">
        <w:rPr>
          <w:rFonts w:eastAsia="Times New Roman" w:cs="Arial"/>
          <w:szCs w:val="24"/>
          <w:lang w:eastAsia="es-ES"/>
        </w:rPr>
        <w:t>: Soporte nativo para la sintaxis utilizada en la especificación de casos.</w:t>
      </w:r>
    </w:p>
    <w:p w14:paraId="2493503D"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Integración con Python</w:t>
      </w:r>
      <w:r w:rsidRPr="00A11EB3">
        <w:rPr>
          <w:rFonts w:eastAsia="Times New Roman" w:cs="Arial"/>
          <w:szCs w:val="24"/>
          <w:lang w:eastAsia="es-ES"/>
        </w:rPr>
        <w:t>: Aprovechamiento del ecosistema Python para la implementación de los scripts de prueba.</w:t>
      </w:r>
    </w:p>
    <w:p w14:paraId="4279FF8A"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xtensibilidad</w:t>
      </w:r>
      <w:r w:rsidRPr="00A11EB3">
        <w:rPr>
          <w:rFonts w:eastAsia="Times New Roman" w:cs="Arial"/>
          <w:szCs w:val="24"/>
          <w:lang w:eastAsia="es-ES"/>
        </w:rPr>
        <w:t>: Capacidad para integrar librerías adicionales según necesidades específicas.</w:t>
      </w:r>
    </w:p>
    <w:p w14:paraId="5D4D20A1"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Compatibilidad con </w:t>
      </w:r>
      <w:proofErr w:type="spellStart"/>
      <w:r w:rsidRPr="00A11EB3">
        <w:rPr>
          <w:rFonts w:eastAsia="Times New Roman" w:cs="Arial"/>
          <w:b/>
          <w:bCs/>
          <w:szCs w:val="24"/>
          <w:lang w:eastAsia="es-ES"/>
        </w:rPr>
        <w:t>Playwright</w:t>
      </w:r>
      <w:proofErr w:type="spellEnd"/>
      <w:r w:rsidRPr="00A11EB3">
        <w:rPr>
          <w:rFonts w:eastAsia="Times New Roman" w:cs="Arial"/>
          <w:szCs w:val="24"/>
          <w:lang w:eastAsia="es-ES"/>
        </w:rPr>
        <w:t>: Facilidad de integración con la herramienta seleccionada para la interacción con interfaces web.</w:t>
      </w:r>
    </w:p>
    <w:p w14:paraId="72E9B5F9" w14:textId="0B35BC90" w:rsidR="00A11EB3" w:rsidRPr="00A11EB3" w:rsidRDefault="00A11EB3" w:rsidP="00A11EB3">
      <w:pPr>
        <w:spacing w:before="100" w:beforeAutospacing="1" w:after="100" w:afterAutospacing="1"/>
        <w:rPr>
          <w:rFonts w:eastAsia="Times New Roman" w:cs="Arial"/>
          <w:szCs w:val="24"/>
          <w:lang w:eastAsia="es-ES"/>
        </w:rPr>
      </w:pP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representa una solución robusta para la implementación de pruebas BDD, proporcionando un equilibrio adecuado entre simplicidad de uso y capacidades avanzadas. [</w:t>
      </w:r>
      <w:r w:rsidR="00EC358D">
        <w:rPr>
          <w:rFonts w:eastAsia="Times New Roman" w:cs="Arial"/>
          <w:szCs w:val="24"/>
          <w:lang w:eastAsia="es-ES"/>
        </w:rPr>
        <w:t>45</w:t>
      </w:r>
      <w:r w:rsidRPr="00A11EB3">
        <w:rPr>
          <w:rFonts w:eastAsia="Times New Roman" w:cs="Arial"/>
          <w:szCs w:val="24"/>
          <w:lang w:eastAsia="es-ES"/>
        </w:rPr>
        <w:t>]</w:t>
      </w:r>
    </w:p>
    <w:p w14:paraId="0AF70A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ntiendo, voy a corregir la estructura para que solo los </w:t>
      </w:r>
      <w:proofErr w:type="spellStart"/>
      <w:r w:rsidRPr="00A11EB3">
        <w:rPr>
          <w:rFonts w:eastAsia="Times New Roman" w:cs="Arial"/>
          <w:szCs w:val="24"/>
          <w:lang w:eastAsia="es-ES"/>
        </w:rPr>
        <w:t>steps</w:t>
      </w:r>
      <w:proofErr w:type="spellEnd"/>
      <w:r w:rsidRPr="00A11EB3">
        <w:rPr>
          <w:rFonts w:eastAsia="Times New Roman" w:cs="Arial"/>
          <w:szCs w:val="24"/>
          <w:lang w:eastAsia="es-ES"/>
        </w:rPr>
        <w:t xml:space="preserve"> y los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estén dentro de la carpeta </w:t>
      </w:r>
      <w:proofErr w:type="spellStart"/>
      <w:r w:rsidRPr="00A11EB3">
        <w:rPr>
          <w:rFonts w:eastAsia="Times New Roman" w:cs="Arial"/>
          <w:szCs w:val="24"/>
          <w:lang w:eastAsia="es-ES"/>
        </w:rPr>
        <w:t>tests</w:t>
      </w:r>
      <w:proofErr w:type="spellEnd"/>
      <w:r w:rsidRPr="00A11EB3">
        <w:rPr>
          <w:rFonts w:eastAsia="Times New Roman" w:cs="Arial"/>
          <w:szCs w:val="24"/>
          <w:lang w:eastAsia="es-ES"/>
        </w:rPr>
        <w:t>, sin incluir los demás archivos que mencionaste:</w:t>
      </w:r>
    </w:p>
    <w:p w14:paraId="42595E8F" w14:textId="490EAA99"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 xml:space="preserve">2.4.2 Implementación del patrón Page </w:t>
      </w:r>
      <w:proofErr w:type="spellStart"/>
      <w:r w:rsidRPr="00A11EB3">
        <w:rPr>
          <w:rFonts w:eastAsia="Times New Roman" w:cs="Arial"/>
          <w:b/>
          <w:bCs/>
          <w:szCs w:val="24"/>
          <w:lang w:eastAsia="es-ES"/>
        </w:rPr>
        <w:t>Object</w:t>
      </w:r>
      <w:proofErr w:type="spellEnd"/>
      <w:r w:rsidRPr="00A11EB3">
        <w:rPr>
          <w:rFonts w:eastAsia="Times New Roman" w:cs="Arial"/>
          <w:b/>
          <w:bCs/>
          <w:szCs w:val="24"/>
          <w:lang w:eastAsia="es-ES"/>
        </w:rPr>
        <w:t xml:space="preserve"> </w:t>
      </w:r>
      <w:proofErr w:type="spellStart"/>
      <w:r w:rsidRPr="00A11EB3">
        <w:rPr>
          <w:rFonts w:eastAsia="Times New Roman" w:cs="Arial"/>
          <w:b/>
          <w:bCs/>
          <w:szCs w:val="24"/>
          <w:lang w:eastAsia="es-ES"/>
        </w:rPr>
        <w:t>Model</w:t>
      </w:r>
      <w:proofErr w:type="spellEnd"/>
      <w:r w:rsidRPr="00A11EB3">
        <w:rPr>
          <w:rFonts w:eastAsia="Times New Roman" w:cs="Arial"/>
          <w:b/>
          <w:bCs/>
          <w:szCs w:val="24"/>
          <w:lang w:eastAsia="es-ES"/>
        </w:rPr>
        <w:t xml:space="preserve"> (POM)</w:t>
      </w:r>
      <w:r w:rsidRPr="00A11EB3">
        <w:rPr>
          <w:rFonts w:eastAsia="Times New Roman" w:cs="Arial"/>
          <w:szCs w:val="24"/>
          <w:lang w:eastAsia="es-ES"/>
        </w:rPr>
        <w:t xml:space="preserve"> La arquitectura de la solución se fundamenta en el patrón Page </w:t>
      </w:r>
      <w:proofErr w:type="spellStart"/>
      <w:r w:rsidRPr="00A11EB3">
        <w:rPr>
          <w:rFonts w:eastAsia="Times New Roman" w:cs="Arial"/>
          <w:szCs w:val="24"/>
          <w:lang w:eastAsia="es-ES"/>
        </w:rPr>
        <w:t>Object</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Model</w:t>
      </w:r>
      <w:proofErr w:type="spellEnd"/>
      <w:r w:rsidRPr="00A11EB3">
        <w:rPr>
          <w:rFonts w:eastAsia="Times New Roman" w:cs="Arial"/>
          <w:szCs w:val="24"/>
          <w:lang w:eastAsia="es-ES"/>
        </w:rPr>
        <w:t xml:space="preserve">, una práctica </w:t>
      </w:r>
      <w:r w:rsidRPr="00A11EB3">
        <w:rPr>
          <w:rFonts w:eastAsia="Times New Roman" w:cs="Arial"/>
          <w:szCs w:val="24"/>
          <w:lang w:eastAsia="es-ES"/>
        </w:rPr>
        <w:lastRenderedPageBreak/>
        <w:t>recomendada en la industria que promueve la separación entre la lógica de pruebas y la interacción con la interfaz de usuario. Se implementó una estructura jerárquica de clases que representan las diferentes páginas y componentes del sistema [</w:t>
      </w:r>
      <w:r w:rsidR="00EC358D">
        <w:rPr>
          <w:rFonts w:eastAsia="Times New Roman" w:cs="Arial"/>
          <w:szCs w:val="24"/>
          <w:lang w:eastAsia="es-ES"/>
        </w:rPr>
        <w:t>4</w:t>
      </w:r>
      <w:r w:rsidRPr="00A11EB3">
        <w:rPr>
          <w:rFonts w:eastAsia="Times New Roman" w:cs="Arial"/>
          <w:szCs w:val="24"/>
          <w:lang w:eastAsia="es-ES"/>
        </w:rPr>
        <w:t>6]:</w:t>
      </w:r>
    </w:p>
    <w:p w14:paraId="798D59EE"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HCI-MANUFACTURING-QA-AUTOMATION/</w:t>
      </w:r>
    </w:p>
    <w:p w14:paraId="3EBFF25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venv</w:t>
      </w:r>
      <w:proofErr w:type="spellEnd"/>
      <w:proofErr w:type="gramEnd"/>
    </w:p>
    <w:p w14:paraId="64C04586"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config</w:t>
      </w:r>
      <w:proofErr w:type="spellEnd"/>
    </w:p>
    <w:p w14:paraId="3F380AA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docs</w:t>
      </w:r>
      <w:proofErr w:type="spellEnd"/>
    </w:p>
    <w:p w14:paraId="63FEAFB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ages</w:t>
      </w:r>
      <w:proofErr w:type="spellEnd"/>
      <w:r w:rsidRPr="00A11EB3">
        <w:rPr>
          <w:rFonts w:eastAsia="Times New Roman" w:cs="Arial"/>
          <w:szCs w:val="24"/>
          <w:lang w:eastAsia="es-ES"/>
        </w:rPr>
        <w:t>/</w:t>
      </w:r>
    </w:p>
    <w:p w14:paraId="3CA7FF02"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w:t>
      </w:r>
      <w:proofErr w:type="gramStart"/>
      <w:r w:rsidRPr="00A11EB3">
        <w:rPr>
          <w:rFonts w:eastAsia="Times New Roman" w:cs="Arial"/>
          <w:szCs w:val="24"/>
          <w:lang w:eastAsia="es-ES"/>
        </w:rPr>
        <w:t>─ .</w:t>
      </w:r>
      <w:proofErr w:type="spellStart"/>
      <w:r w:rsidRPr="00A11EB3">
        <w:rPr>
          <w:rFonts w:eastAsia="Times New Roman" w:cs="Arial"/>
          <w:szCs w:val="24"/>
          <w:lang w:eastAsia="es-ES"/>
        </w:rPr>
        <w:t>gitkeep</w:t>
      </w:r>
      <w:proofErr w:type="spellEnd"/>
      <w:proofErr w:type="gramEnd"/>
    </w:p>
    <w:p w14:paraId="13EECF6A"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tests</w:t>
      </w:r>
      <w:proofErr w:type="spellEnd"/>
      <w:r w:rsidRPr="00A11EB3">
        <w:rPr>
          <w:rFonts w:eastAsia="Times New Roman" w:cs="Arial"/>
          <w:szCs w:val="24"/>
          <w:lang w:eastAsia="es-ES"/>
        </w:rPr>
        <w:t>/</w:t>
      </w:r>
    </w:p>
    <w:p w14:paraId="4B97C74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r w:rsidRPr="00A11EB3">
        <w:rPr>
          <w:rFonts w:eastAsia="Times New Roman" w:cs="Arial"/>
          <w:szCs w:val="24"/>
          <w:lang w:eastAsia="es-ES"/>
        </w:rPr>
        <w:t>steps</w:t>
      </w:r>
      <w:proofErr w:type="spellEnd"/>
      <w:r w:rsidRPr="00A11EB3">
        <w:rPr>
          <w:rFonts w:eastAsia="Times New Roman" w:cs="Arial"/>
          <w:szCs w:val="24"/>
          <w:lang w:eastAsia="es-ES"/>
        </w:rPr>
        <w:t>/</w:t>
      </w:r>
    </w:p>
    <w:p w14:paraId="18C42032"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common_steps.py</w:t>
      </w:r>
    </w:p>
    <w:p w14:paraId="3713E34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carga_steps.py</w:t>
      </w:r>
    </w:p>
    <w:p w14:paraId="1101D3DD"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descarga_steps.py</w:t>
      </w:r>
    </w:p>
    <w:p w14:paraId="0E296EF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w:t>
      </w:r>
    </w:p>
    <w:p w14:paraId="6692137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carga.feature</w:t>
      </w:r>
      <w:proofErr w:type="spellEnd"/>
      <w:proofErr w:type="gramEnd"/>
    </w:p>
    <w:p w14:paraId="0D01254E"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descarga.feature</w:t>
      </w:r>
      <w:proofErr w:type="spellEnd"/>
      <w:proofErr w:type="gramEnd"/>
    </w:p>
    <w:p w14:paraId="0000E4DA"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roofErr w:type="spellStart"/>
      <w:proofErr w:type="gramStart"/>
      <w:r w:rsidRPr="00A11EB3">
        <w:rPr>
          <w:rFonts w:eastAsia="Times New Roman" w:cs="Arial"/>
          <w:szCs w:val="24"/>
          <w:lang w:eastAsia="es-ES"/>
        </w:rPr>
        <w:t>tanques.feature</w:t>
      </w:r>
      <w:proofErr w:type="spellEnd"/>
      <w:proofErr w:type="gramEnd"/>
    </w:p>
    <w:p w14:paraId="3D58258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w:t>
      </w:r>
    </w:p>
    <w:p w14:paraId="79A5B8C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__init__.py</w:t>
      </w:r>
    </w:p>
    <w:p w14:paraId="65AEFCD7"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conftest.py</w:t>
      </w:r>
    </w:p>
    <w:p w14:paraId="0526ADD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_init_.py</w:t>
      </w:r>
    </w:p>
    <w:p w14:paraId="37E7832B"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env</w:t>
      </w:r>
      <w:proofErr w:type="gramEnd"/>
      <w:r w:rsidRPr="00A11EB3">
        <w:rPr>
          <w:rFonts w:eastAsia="Times New Roman" w:cs="Arial"/>
          <w:szCs w:val="24"/>
          <w:lang w:eastAsia="es-ES"/>
        </w:rPr>
        <w:t>.example</w:t>
      </w:r>
      <w:proofErr w:type="spellEnd"/>
    </w:p>
    <w:p w14:paraId="479FEAB4"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gitignore</w:t>
      </w:r>
      <w:proofErr w:type="spellEnd"/>
      <w:proofErr w:type="gramEnd"/>
    </w:p>
    <w:p w14:paraId="5CFBCC5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w:t>
      </w:r>
      <w:proofErr w:type="gramStart"/>
      <w:r w:rsidRPr="00A11EB3">
        <w:rPr>
          <w:rFonts w:eastAsia="Times New Roman" w:cs="Arial"/>
          <w:szCs w:val="24"/>
          <w:lang w:eastAsia="es-ES"/>
        </w:rPr>
        <w:t>─ .</w:t>
      </w:r>
      <w:proofErr w:type="spellStart"/>
      <w:r w:rsidRPr="00A11EB3">
        <w:rPr>
          <w:rFonts w:eastAsia="Times New Roman" w:cs="Arial"/>
          <w:szCs w:val="24"/>
          <w:lang w:eastAsia="es-ES"/>
        </w:rPr>
        <w:t>python</w:t>
      </w:r>
      <w:proofErr w:type="gramEnd"/>
      <w:r w:rsidRPr="00A11EB3">
        <w:rPr>
          <w:rFonts w:eastAsia="Times New Roman" w:cs="Arial"/>
          <w:szCs w:val="24"/>
          <w:lang w:eastAsia="es-ES"/>
        </w:rPr>
        <w:t>-version</w:t>
      </w:r>
      <w:proofErr w:type="spellEnd"/>
    </w:p>
    <w:p w14:paraId="42D9F97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ackage-</w:t>
      </w:r>
      <w:proofErr w:type="gramStart"/>
      <w:r w:rsidRPr="00A11EB3">
        <w:rPr>
          <w:rFonts w:eastAsia="Times New Roman" w:cs="Arial"/>
          <w:szCs w:val="24"/>
          <w:lang w:eastAsia="es-ES"/>
        </w:rPr>
        <w:t>lock.json</w:t>
      </w:r>
      <w:proofErr w:type="spellEnd"/>
      <w:proofErr w:type="gramEnd"/>
    </w:p>
    <w:p w14:paraId="3F454E36"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proofErr w:type="gramStart"/>
      <w:r w:rsidRPr="00A11EB3">
        <w:rPr>
          <w:rFonts w:eastAsia="Times New Roman" w:cs="Arial"/>
          <w:szCs w:val="24"/>
          <w:lang w:eastAsia="es-ES"/>
        </w:rPr>
        <w:t>package.json</w:t>
      </w:r>
      <w:proofErr w:type="spellEnd"/>
      <w:proofErr w:type="gramEnd"/>
    </w:p>
    <w:p w14:paraId="60D6359F"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playwright.config.ts</w:t>
      </w:r>
      <w:proofErr w:type="spellEnd"/>
    </w:p>
    <w:p w14:paraId="14D403F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README.md</w:t>
      </w:r>
    </w:p>
    <w:p w14:paraId="24A896C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requirements.txt</w:t>
      </w:r>
    </w:p>
    <w:p w14:paraId="72AC78A0"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w:t>
      </w:r>
      <w:proofErr w:type="spellStart"/>
      <w:r w:rsidRPr="00A11EB3">
        <w:rPr>
          <w:rFonts w:eastAsia="Times New Roman" w:cs="Arial"/>
          <w:szCs w:val="24"/>
          <w:lang w:eastAsia="es-ES"/>
        </w:rPr>
        <w:t>utils</w:t>
      </w:r>
      <w:proofErr w:type="spellEnd"/>
      <w:r w:rsidRPr="00A11EB3">
        <w:rPr>
          <w:rFonts w:eastAsia="Times New Roman" w:cs="Arial"/>
          <w:szCs w:val="24"/>
          <w:lang w:eastAsia="es-ES"/>
        </w:rPr>
        <w:t>/</w:t>
      </w:r>
    </w:p>
    <w:p w14:paraId="5D9C7E65"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context_utils.py</w:t>
      </w:r>
    </w:p>
    <w:p w14:paraId="57A9D4A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lastRenderedPageBreak/>
        <w:t xml:space="preserve">    ├── fixtures.py</w:t>
      </w:r>
    </w:p>
    <w:p w14:paraId="29504DC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xml:space="preserve">    └── ...</w:t>
      </w:r>
    </w:p>
    <w:p w14:paraId="08C4CB3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aporta múltiples beneficios:</w:t>
      </w:r>
    </w:p>
    <w:p w14:paraId="00B41954"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bstracción de la UI</w:t>
      </w:r>
      <w:r w:rsidRPr="00A11EB3">
        <w:rPr>
          <w:rFonts w:eastAsia="Times New Roman" w:cs="Arial"/>
          <w:szCs w:val="24"/>
          <w:lang w:eastAsia="es-ES"/>
        </w:rPr>
        <w:t>: Encapsula los detalles de la interfaz de usuario, facilitando el mantenimiento cuando ocurren cambios visuales.</w:t>
      </w:r>
    </w:p>
    <w:p w14:paraId="183C6F0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utilización de código</w:t>
      </w:r>
      <w:r w:rsidRPr="00A11EB3">
        <w:rPr>
          <w:rFonts w:eastAsia="Times New Roman" w:cs="Arial"/>
          <w:szCs w:val="24"/>
          <w:lang w:eastAsia="es-ES"/>
        </w:rPr>
        <w:t>: Las acciones comunes se implementan una única vez en las clases correspondientes.</w:t>
      </w:r>
    </w:p>
    <w:p w14:paraId="617C2C45"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egibilidad mejorada</w:t>
      </w:r>
      <w:r w:rsidRPr="00A11EB3">
        <w:rPr>
          <w:rFonts w:eastAsia="Times New Roman" w:cs="Arial"/>
          <w:szCs w:val="24"/>
          <w:lang w:eastAsia="es-ES"/>
        </w:rPr>
        <w:t>: Los scripts de prueba expresan intenciones de negocio en lugar de detalles técnicos.</w:t>
      </w:r>
    </w:p>
    <w:p w14:paraId="73BB386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Mantenibilidad</w:t>
      </w:r>
      <w:r w:rsidRPr="00A11EB3">
        <w:rPr>
          <w:rFonts w:eastAsia="Times New Roman" w:cs="Arial"/>
          <w:szCs w:val="24"/>
          <w:lang w:eastAsia="es-ES"/>
        </w:rPr>
        <w:t>: Los cambios en la interfaz afectan únicamente a las clases de páginas correspondientes.</w:t>
      </w:r>
    </w:p>
    <w:p w14:paraId="706FCE23"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3 Gestión de contexto y estado</w:t>
      </w:r>
    </w:p>
    <w:p w14:paraId="0C4405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Un aspecto crucial en la arquitectura implementada es la gestión eficiente del contexto y estado durante la ejecución de pruebas.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proporciona un mecanismo nativo (el objeto "</w:t>
      </w:r>
      <w:proofErr w:type="spellStart"/>
      <w:r w:rsidRPr="00A11EB3">
        <w:rPr>
          <w:rFonts w:eastAsia="Times New Roman" w:cs="Arial"/>
          <w:szCs w:val="24"/>
          <w:lang w:eastAsia="es-ES"/>
        </w:rPr>
        <w:t>context</w:t>
      </w:r>
      <w:proofErr w:type="spellEnd"/>
      <w:r w:rsidRPr="00A11EB3">
        <w:rPr>
          <w:rFonts w:eastAsia="Times New Roman" w:cs="Arial"/>
          <w:szCs w:val="24"/>
          <w:lang w:eastAsia="es-ES"/>
        </w:rPr>
        <w:t>") que fue aprovechado para:</w:t>
      </w:r>
    </w:p>
    <w:p w14:paraId="288D6805"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mpartir información entre pasos</w:t>
      </w:r>
      <w:r w:rsidRPr="00A11EB3">
        <w:rPr>
          <w:rFonts w:eastAsia="Times New Roman" w:cs="Arial"/>
          <w:szCs w:val="24"/>
          <w:lang w:eastAsia="es-ES"/>
        </w:rPr>
        <w:t>: Transmisión de datos generados en un paso para su verificación en pasos posteriores.</w:t>
      </w:r>
    </w:p>
    <w:p w14:paraId="53DC4EFF"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Mantener referencias a objetos de página</w:t>
      </w:r>
      <w:r w:rsidRPr="00A11EB3">
        <w:rPr>
          <w:rFonts w:eastAsia="Times New Roman" w:cs="Arial"/>
          <w:szCs w:val="24"/>
          <w:lang w:eastAsia="es-ES"/>
        </w:rPr>
        <w:t xml:space="preserve">: Acceso consistente a las instancias de Page </w:t>
      </w:r>
      <w:proofErr w:type="spellStart"/>
      <w:r w:rsidRPr="00A11EB3">
        <w:rPr>
          <w:rFonts w:eastAsia="Times New Roman" w:cs="Arial"/>
          <w:szCs w:val="24"/>
          <w:lang w:eastAsia="es-ES"/>
        </w:rPr>
        <w:t>Objects</w:t>
      </w:r>
      <w:proofErr w:type="spellEnd"/>
      <w:r w:rsidRPr="00A11EB3">
        <w:rPr>
          <w:rFonts w:eastAsia="Times New Roman" w:cs="Arial"/>
          <w:szCs w:val="24"/>
          <w:lang w:eastAsia="es-ES"/>
        </w:rPr>
        <w:t xml:space="preserve"> a lo largo de la ejecución.</w:t>
      </w:r>
    </w:p>
    <w:p w14:paraId="45CF7BE8"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lmacenar configuraciones dinámicas</w:t>
      </w:r>
      <w:r w:rsidRPr="00A11EB3">
        <w:rPr>
          <w:rFonts w:eastAsia="Times New Roman" w:cs="Arial"/>
          <w:szCs w:val="24"/>
          <w:lang w:eastAsia="es-ES"/>
        </w:rPr>
        <w:t>: Adaptación del comportamiento de las pruebas según el entorno de ejecución.</w:t>
      </w:r>
    </w:p>
    <w:p w14:paraId="43D1430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s capacidades son particularmente relevantes en un sistema como el módulo Carga-Descarga, donde existen dependencias secuenciales entre operaciones y donde el estado anterior influye en el comportamiento esperado de pasos subsecuentes.</w:t>
      </w:r>
    </w:p>
    <w:p w14:paraId="4E046164"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4.4 Mecanismos de fixture para precondiciones</w:t>
      </w:r>
    </w:p>
    <w:p w14:paraId="191925FA"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 xml:space="preserve">Para abordar las necesidades de preparación del entorno de pruebas, se implementaron fixtures utilizando las capacidades de </w:t>
      </w:r>
      <w:proofErr w:type="spellStart"/>
      <w:r w:rsidRPr="00A11EB3">
        <w:rPr>
          <w:rFonts w:eastAsia="Times New Roman" w:cs="Arial"/>
          <w:szCs w:val="24"/>
          <w:lang w:eastAsia="es-ES"/>
        </w:rPr>
        <w:t>hooks</w:t>
      </w:r>
      <w:proofErr w:type="spellEnd"/>
      <w:r w:rsidRPr="00A11EB3">
        <w:rPr>
          <w:rFonts w:eastAsia="Times New Roman" w:cs="Arial"/>
          <w:szCs w:val="24"/>
          <w:lang w:eastAsia="es-ES"/>
        </w:rPr>
        <w:t xml:space="preserve"> de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Estos mecanismos permiten:</w:t>
      </w:r>
    </w:p>
    <w:p w14:paraId="74D2A9D4"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utenticación automática</w:t>
      </w:r>
      <w:r w:rsidRPr="00A11EB3">
        <w:rPr>
          <w:rFonts w:eastAsia="Times New Roman" w:cs="Arial"/>
          <w:szCs w:val="24"/>
          <w:lang w:eastAsia="es-ES"/>
        </w:rPr>
        <w:t>: Establecimiento de sesiones autenticadas antes de cada escenario.</w:t>
      </w:r>
    </w:p>
    <w:p w14:paraId="50CA2B31"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eparación de datos</w:t>
      </w:r>
      <w:r w:rsidRPr="00A11EB3">
        <w:rPr>
          <w:rFonts w:eastAsia="Times New Roman" w:cs="Arial"/>
          <w:szCs w:val="24"/>
          <w:lang w:eastAsia="es-ES"/>
        </w:rPr>
        <w:t>: Creación de precondiciones necesarias para la ejecución de pruebas.</w:t>
      </w:r>
    </w:p>
    <w:p w14:paraId="76E7D655"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Limpieza posterior</w:t>
      </w:r>
      <w:r w:rsidRPr="00A11EB3">
        <w:rPr>
          <w:rFonts w:eastAsia="Times New Roman" w:cs="Arial"/>
          <w:szCs w:val="24"/>
          <w:lang w:eastAsia="es-ES"/>
        </w:rPr>
        <w:t>: Restauración del estado inicial del sistema tras la ejecución.</w:t>
      </w:r>
    </w:p>
    <w:p w14:paraId="37166B6C" w14:textId="3564FD4F"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de "preparación automática" reduce significativamente la duplicación de código y mejora la confiabilidad de las pruebas al garantizar un entorno consistente para cada ejecución. [</w:t>
      </w:r>
      <w:r w:rsidR="00EC358D">
        <w:rPr>
          <w:rFonts w:eastAsia="Times New Roman" w:cs="Arial"/>
          <w:szCs w:val="24"/>
          <w:lang w:eastAsia="es-ES"/>
        </w:rPr>
        <w:t>4</w:t>
      </w:r>
      <w:r w:rsidRPr="00A11EB3">
        <w:rPr>
          <w:rFonts w:eastAsia="Times New Roman" w:cs="Arial"/>
          <w:szCs w:val="24"/>
          <w:lang w:eastAsia="es-ES"/>
        </w:rPr>
        <w:t>7</w:t>
      </w:r>
      <w:r w:rsidR="00EC358D">
        <w:rPr>
          <w:rFonts w:eastAsia="Times New Roman" w:cs="Arial"/>
          <w:szCs w:val="24"/>
          <w:lang w:eastAsia="es-ES"/>
        </w:rPr>
        <w:t>, 48</w:t>
      </w:r>
      <w:r w:rsidRPr="00A11EB3">
        <w:rPr>
          <w:rFonts w:eastAsia="Times New Roman" w:cs="Arial"/>
          <w:szCs w:val="24"/>
          <w:lang w:eastAsia="es-ES"/>
        </w:rPr>
        <w:t>]</w:t>
      </w:r>
    </w:p>
    <w:p w14:paraId="7223E17A"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1" w:name="_Toc194609633"/>
      <w:r w:rsidRPr="00A11EB3">
        <w:rPr>
          <w:rFonts w:eastAsia="Times New Roman" w:cs="Arial"/>
          <w:b/>
          <w:bCs/>
          <w:szCs w:val="24"/>
          <w:lang w:eastAsia="es-ES"/>
        </w:rPr>
        <w:t>2.5 Estrategia de parametrización y gestión de datos</w:t>
      </w:r>
      <w:bookmarkEnd w:id="31"/>
    </w:p>
    <w:p w14:paraId="658DFDF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eficiente de datos de prueba constituye un factor crítico para el éxito de cualquier iniciativa de automatización. La estrategia adoptada se fundamenta en principios de separación de datos y lógica, configurabilidad y reutilización.</w:t>
      </w:r>
    </w:p>
    <w:p w14:paraId="13546491"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5.1 Fuentes de datos para las pruebas</w:t>
      </w:r>
    </w:p>
    <w:p w14:paraId="27A2C9D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ategia de gestión de datos para las pruebas automatizadas del módulo "Carga-Descarga" se fundamenta en un enfoque generativo y paramétrico, donde los propios especialistas en QA diseñan y proporcionan los conjuntos de datos necesarios para cubrir exhaustivamente los escenarios de prueba.</w:t>
      </w:r>
    </w:p>
    <w:p w14:paraId="2B2736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s principales fuentes de datos utilizadas incluyen:</w:t>
      </w:r>
    </w:p>
    <w:p w14:paraId="1A63633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Datos parametrizados mediante </w:t>
      </w:r>
      <w:proofErr w:type="spellStart"/>
      <w:r w:rsidRPr="00A11EB3">
        <w:rPr>
          <w:rFonts w:eastAsia="Times New Roman" w:cs="Arial"/>
          <w:b/>
          <w:bCs/>
          <w:szCs w:val="24"/>
          <w:lang w:eastAsia="es-ES"/>
        </w:rPr>
        <w:t>Gherkin</w:t>
      </w:r>
      <w:proofErr w:type="spellEnd"/>
      <w:r w:rsidRPr="00A11EB3">
        <w:rPr>
          <w:rFonts w:eastAsia="Times New Roman" w:cs="Arial"/>
          <w:szCs w:val="24"/>
          <w:lang w:eastAsia="es-ES"/>
        </w:rPr>
        <w:t>: La implementación de la sección "</w:t>
      </w:r>
      <w:proofErr w:type="spellStart"/>
      <w:r w:rsidRPr="00A11EB3">
        <w:rPr>
          <w:rFonts w:eastAsia="Times New Roman" w:cs="Arial"/>
          <w:szCs w:val="24"/>
          <w:lang w:eastAsia="es-ES"/>
        </w:rPr>
        <w:t>Examples</w:t>
      </w:r>
      <w:proofErr w:type="spellEnd"/>
      <w:r w:rsidRPr="00A11EB3">
        <w:rPr>
          <w:rFonts w:eastAsia="Times New Roman" w:cs="Arial"/>
          <w:szCs w:val="24"/>
          <w:lang w:eastAsia="es-ES"/>
        </w:rPr>
        <w:t xml:space="preserve">" en los </w:t>
      </w:r>
      <w:proofErr w:type="gramStart"/>
      <w:r w:rsidRPr="00A11EB3">
        <w:rPr>
          <w:rFonts w:eastAsia="Times New Roman" w:cs="Arial"/>
          <w:szCs w:val="24"/>
          <w:lang w:eastAsia="es-ES"/>
        </w:rPr>
        <w:t>archivos .</w:t>
      </w:r>
      <w:proofErr w:type="spellStart"/>
      <w:r w:rsidRPr="00A11EB3">
        <w:rPr>
          <w:rFonts w:eastAsia="Times New Roman" w:cs="Arial"/>
          <w:szCs w:val="24"/>
          <w:lang w:eastAsia="es-ES"/>
        </w:rPr>
        <w:t>feature</w:t>
      </w:r>
      <w:proofErr w:type="spellEnd"/>
      <w:proofErr w:type="gramEnd"/>
      <w:r w:rsidRPr="00A11EB3">
        <w:rPr>
          <w:rFonts w:eastAsia="Times New Roman" w:cs="Arial"/>
          <w:szCs w:val="24"/>
          <w:lang w:eastAsia="es-ES"/>
        </w:rPr>
        <w:t xml:space="preserve"> permite definir conjuntos de valores para variables específicas (como &lt;nombre&gt;, &lt;matrícula&gt;, etc.) que serán utilizados durante la ejecución de los escenarios. Esta técnica facilita la ejecución de un mismo escenario con múltiples combinaciones de datos sin duplicar código.</w:t>
      </w:r>
    </w:p>
    <w:p w14:paraId="71E2C33E"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lastRenderedPageBreak/>
        <w:t>Datos de configuración estáticos</w:t>
      </w:r>
      <w:r w:rsidRPr="00A11EB3">
        <w:rPr>
          <w:rFonts w:eastAsia="Times New Roman" w:cs="Arial"/>
          <w:szCs w:val="24"/>
          <w:lang w:eastAsia="es-ES"/>
        </w:rPr>
        <w:t xml:space="preserve">: Información relativamente estable como credenciales de acceso, </w:t>
      </w:r>
      <w:proofErr w:type="spellStart"/>
      <w:r w:rsidRPr="00A11EB3">
        <w:rPr>
          <w:rFonts w:eastAsia="Times New Roman" w:cs="Arial"/>
          <w:szCs w:val="24"/>
          <w:lang w:eastAsia="es-ES"/>
        </w:rPr>
        <w:t>URLs</w:t>
      </w:r>
      <w:proofErr w:type="spellEnd"/>
      <w:r w:rsidRPr="00A11EB3">
        <w:rPr>
          <w:rFonts w:eastAsia="Times New Roman" w:cs="Arial"/>
          <w:szCs w:val="24"/>
          <w:lang w:eastAsia="es-ES"/>
        </w:rPr>
        <w:t xml:space="preserve"> de entorno, tiempos de espera y otros parámetros de configuración se almacenan en archivos de configuración separados, facilitando su modificación sin alterar el código de las pruebas.</w:t>
      </w:r>
    </w:p>
    <w:p w14:paraId="2369288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atos dinámicos capturados durante la ejecución</w:t>
      </w:r>
      <w:r w:rsidRPr="00A11EB3">
        <w:rPr>
          <w:rFonts w:eastAsia="Times New Roman" w:cs="Arial"/>
          <w:szCs w:val="24"/>
          <w:lang w:eastAsia="es-ES"/>
        </w:rPr>
        <w:t xml:space="preserve">: En escenarios donde ciertos valores son generados por el sistema (como identificadores únicos, </w:t>
      </w:r>
      <w:proofErr w:type="spellStart"/>
      <w:r w:rsidRPr="00A11EB3">
        <w:rPr>
          <w:rFonts w:eastAsia="Times New Roman" w:cs="Arial"/>
          <w:szCs w:val="24"/>
          <w:lang w:eastAsia="es-ES"/>
        </w:rPr>
        <w:t>timestamps</w:t>
      </w:r>
      <w:proofErr w:type="spellEnd"/>
      <w:r w:rsidRPr="00A11EB3">
        <w:rPr>
          <w:rFonts w:eastAsia="Times New Roman" w:cs="Arial"/>
          <w:szCs w:val="24"/>
          <w:lang w:eastAsia="es-ES"/>
        </w:rPr>
        <w:t xml:space="preserve"> o resultados de cálculos), estos son capturados durante la ejecución de un paso y almacenados en el contexto para su uso en pasos posteriores.</w:t>
      </w:r>
    </w:p>
    <w:p w14:paraId="144542A0"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atos generados programáticamente (planificación futura)</w:t>
      </w:r>
      <w:r w:rsidRPr="00A11EB3">
        <w:rPr>
          <w:rFonts w:eastAsia="Times New Roman" w:cs="Arial"/>
          <w:szCs w:val="24"/>
          <w:lang w:eastAsia="es-ES"/>
        </w:rPr>
        <w:t xml:space="preserve">: El Project Manager junto con el </w:t>
      </w:r>
      <w:proofErr w:type="gramStart"/>
      <w:r w:rsidRPr="00A11EB3">
        <w:rPr>
          <w:rFonts w:eastAsia="Times New Roman" w:cs="Arial"/>
          <w:szCs w:val="24"/>
          <w:lang w:eastAsia="es-ES"/>
        </w:rPr>
        <w:t>Jefe</w:t>
      </w:r>
      <w:proofErr w:type="gramEnd"/>
      <w:r w:rsidRPr="00A11EB3">
        <w:rPr>
          <w:rFonts w:eastAsia="Times New Roman" w:cs="Arial"/>
          <w:szCs w:val="24"/>
          <w:lang w:eastAsia="es-ES"/>
        </w:rPr>
        <w:t xml:space="preserve"> de los QA automatizados han propuesto implementar funciones generadoras que producirían datos válidos o inválidos según los requisitos del caso de prueba, especialmente para escenarios que requieren grandes volúmenes de datos o valores específicos como fechas en formato juliano para validaciones de lotes. Sin embargo, esta iniciativa aún se encuentra en fase de evaluación y no se ha confirmado su implementación definitiva.</w:t>
      </w:r>
    </w:p>
    <w:p w14:paraId="4019BDB4"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El diseño de estos conjuntos de datos se basa en un análisis exhaustivo de las historias de usuario, buscando cubrir tanto escenarios típicos como casos límite y situaciones excepcionales que podrían ocurrir durante la operación real del sistema.</w:t>
      </w:r>
    </w:p>
    <w:p w14:paraId="368F8A78" w14:textId="77777777" w:rsidR="00A11EB3" w:rsidRPr="00A11EB3" w:rsidRDefault="00A11EB3" w:rsidP="00A11EB3">
      <w:pPr>
        <w:spacing w:before="100" w:beforeAutospacing="1" w:after="100" w:afterAutospacing="1"/>
        <w:outlineLvl w:val="2"/>
        <w:rPr>
          <w:rFonts w:eastAsia="Times New Roman" w:cs="Arial"/>
          <w:b/>
          <w:bCs/>
          <w:szCs w:val="24"/>
          <w:highlight w:val="yellow"/>
          <w:lang w:eastAsia="es-ES"/>
        </w:rPr>
      </w:pPr>
    </w:p>
    <w:p w14:paraId="3BBFDC89"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5.2 Estrategia de aislamiento y repetibilidad</w:t>
      </w:r>
    </w:p>
    <w:p w14:paraId="4A7C3D6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Para garantizar la confiabilidad y repetibilidad de las pruebas automatizadas, se ha implementado una estrategia de aislamiento que minimiza las dependencias entre diferentes ejecuciones de prueba y asegura un entorno consistente para cada ciclo de evaluación.</w:t>
      </w:r>
    </w:p>
    <w:p w14:paraId="1B4D4748"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componentes clave de esta estrategia incluyen:</w:t>
      </w:r>
    </w:p>
    <w:p w14:paraId="7EB44FF9" w14:textId="77777777" w:rsidR="00A11EB3" w:rsidRPr="00A11EB3" w:rsidRDefault="00A11EB3" w:rsidP="00A11EB3">
      <w:pPr>
        <w:pStyle w:val="whitespace-normal"/>
        <w:numPr>
          <w:ilvl w:val="0"/>
          <w:numId w:val="27"/>
        </w:numPr>
        <w:spacing w:line="360" w:lineRule="auto"/>
        <w:rPr>
          <w:rFonts w:ascii="Arial" w:hAnsi="Arial" w:cs="Arial"/>
        </w:rPr>
      </w:pPr>
      <w:proofErr w:type="spellStart"/>
      <w:r w:rsidRPr="00A11EB3">
        <w:rPr>
          <w:rStyle w:val="Textoennegrita"/>
          <w:rFonts w:ascii="Arial" w:hAnsi="Arial" w:cs="Arial"/>
        </w:rPr>
        <w:lastRenderedPageBreak/>
        <w:t>Hooks</w:t>
      </w:r>
      <w:proofErr w:type="spellEnd"/>
      <w:r w:rsidRPr="00A11EB3">
        <w:rPr>
          <w:rStyle w:val="Textoennegrita"/>
          <w:rFonts w:ascii="Arial" w:hAnsi="Arial" w:cs="Arial"/>
        </w:rPr>
        <w:t xml:space="preserve"> de preparación y limpieza</w:t>
      </w:r>
      <w:r w:rsidRPr="00A11EB3">
        <w:rPr>
          <w:rFonts w:ascii="Arial" w:hAnsi="Arial" w:cs="Arial"/>
        </w:rPr>
        <w:t xml:space="preserve">: Mediante la utilización del archivo environment.py de </w:t>
      </w:r>
      <w:proofErr w:type="spellStart"/>
      <w:r w:rsidRPr="00A11EB3">
        <w:rPr>
          <w:rFonts w:ascii="Arial" w:hAnsi="Arial" w:cs="Arial"/>
        </w:rPr>
        <w:t>Behave</w:t>
      </w:r>
      <w:proofErr w:type="spellEnd"/>
      <w:r w:rsidRPr="00A11EB3">
        <w:rPr>
          <w:rFonts w:ascii="Arial" w:hAnsi="Arial" w:cs="Arial"/>
        </w:rPr>
        <w:t xml:space="preserve">, se han implementado mecanismos que ejecutan acciones específicas en momentos críticos del ciclo de vida de las pruebas: </w:t>
      </w:r>
    </w:p>
    <w:p w14:paraId="666CF3D9"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all</w:t>
      </w:r>
      <w:proofErr w:type="spellEnd"/>
      <w:r w:rsidRPr="00A11EB3">
        <w:rPr>
          <w:rFonts w:ascii="Arial" w:hAnsi="Arial" w:cs="Arial"/>
        </w:rPr>
        <w:t>: Configuración global única al inicio de toda la ejecución</w:t>
      </w:r>
    </w:p>
    <w:p w14:paraId="7CD3B75A"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feature</w:t>
      </w:r>
      <w:proofErr w:type="spellEnd"/>
      <w:r w:rsidRPr="00A11EB3">
        <w:rPr>
          <w:rFonts w:ascii="Arial" w:hAnsi="Arial" w:cs="Arial"/>
        </w:rPr>
        <w:t xml:space="preserve">: Preparación específica para cada </w:t>
      </w:r>
      <w:proofErr w:type="gramStart"/>
      <w:r w:rsidRPr="00A11EB3">
        <w:rPr>
          <w:rFonts w:ascii="Arial" w:hAnsi="Arial" w:cs="Arial"/>
        </w:rPr>
        <w:t>archivo .</w:t>
      </w:r>
      <w:proofErr w:type="spellStart"/>
      <w:r w:rsidRPr="00A11EB3">
        <w:rPr>
          <w:rFonts w:ascii="Arial" w:hAnsi="Arial" w:cs="Arial"/>
        </w:rPr>
        <w:t>feature</w:t>
      </w:r>
      <w:proofErr w:type="spellEnd"/>
      <w:proofErr w:type="gramEnd"/>
    </w:p>
    <w:p w14:paraId="612DEAA2"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before_scenario</w:t>
      </w:r>
      <w:proofErr w:type="spellEnd"/>
      <w:r w:rsidRPr="00A11EB3">
        <w:rPr>
          <w:rFonts w:ascii="Arial" w:hAnsi="Arial" w:cs="Arial"/>
        </w:rPr>
        <w:t>: Configuración del entorno para cada escenario individual</w:t>
      </w:r>
    </w:p>
    <w:p w14:paraId="398F3B45"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scenario</w:t>
      </w:r>
      <w:proofErr w:type="spellEnd"/>
      <w:r w:rsidRPr="00A11EB3">
        <w:rPr>
          <w:rFonts w:ascii="Arial" w:hAnsi="Arial" w:cs="Arial"/>
        </w:rPr>
        <w:t>: Limpieza y restauración del estado después de cada escenario</w:t>
      </w:r>
    </w:p>
    <w:p w14:paraId="46E1878E"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feature</w:t>
      </w:r>
      <w:proofErr w:type="spellEnd"/>
      <w:r w:rsidRPr="00A11EB3">
        <w:rPr>
          <w:rFonts w:ascii="Arial" w:hAnsi="Arial" w:cs="Arial"/>
        </w:rPr>
        <w:t xml:space="preserve">: Acciones finales tras completar todos los escenarios de un </w:t>
      </w:r>
      <w:proofErr w:type="spellStart"/>
      <w:r w:rsidRPr="00A11EB3">
        <w:rPr>
          <w:rFonts w:ascii="Arial" w:hAnsi="Arial" w:cs="Arial"/>
        </w:rPr>
        <w:t>feature</w:t>
      </w:r>
      <w:proofErr w:type="spellEnd"/>
    </w:p>
    <w:p w14:paraId="551A22FC" w14:textId="77777777" w:rsidR="00A11EB3" w:rsidRPr="00A11EB3" w:rsidRDefault="00A11EB3" w:rsidP="00A11EB3">
      <w:pPr>
        <w:pStyle w:val="whitespace-normal"/>
        <w:numPr>
          <w:ilvl w:val="1"/>
          <w:numId w:val="27"/>
        </w:numPr>
        <w:spacing w:line="360" w:lineRule="auto"/>
        <w:rPr>
          <w:rFonts w:ascii="Arial" w:hAnsi="Arial" w:cs="Arial"/>
        </w:rPr>
      </w:pPr>
      <w:proofErr w:type="spellStart"/>
      <w:r w:rsidRPr="00A11EB3">
        <w:rPr>
          <w:rStyle w:val="Textoennegrita"/>
          <w:rFonts w:ascii="Arial" w:hAnsi="Arial" w:cs="Arial"/>
        </w:rPr>
        <w:t>after_all</w:t>
      </w:r>
      <w:proofErr w:type="spellEnd"/>
      <w:r w:rsidRPr="00A11EB3">
        <w:rPr>
          <w:rFonts w:ascii="Arial" w:hAnsi="Arial" w:cs="Arial"/>
        </w:rPr>
        <w:t>: Limpieza general al finalizar toda la ejecución</w:t>
      </w:r>
    </w:p>
    <w:p w14:paraId="66BCF390"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Datos independientes por escenario</w:t>
      </w:r>
      <w:r w:rsidRPr="00A11EB3">
        <w:rPr>
          <w:rFonts w:ascii="Arial" w:hAnsi="Arial" w:cs="Arial"/>
        </w:rPr>
        <w:t>: Cada escenario de prueba opera con datos específicos y aislados, evitando interdependencias que podrían comprometer la repetibilidad de las pruebas. Esto se logra mediante la parametrización explícita y la regeneración de datos para cada ejecución.</w:t>
      </w:r>
    </w:p>
    <w:p w14:paraId="79D8C93B"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Restauración de estado</w:t>
      </w:r>
      <w:r w:rsidRPr="00A11EB3">
        <w:rPr>
          <w:rFonts w:ascii="Arial" w:hAnsi="Arial" w:cs="Arial"/>
        </w:rPr>
        <w:t xml:space="preserve">: Para escenarios que modifican el estado del sistema (como la creación de registros o la actualización de información existente), se implementan mecanismos automáticos que devuelven el sistema a un estado conocido tras la ejecución, ya sea mediante operaciones inversas o </w:t>
      </w:r>
      <w:proofErr w:type="spellStart"/>
      <w:r w:rsidRPr="00A11EB3">
        <w:rPr>
          <w:rFonts w:ascii="Arial" w:hAnsi="Arial" w:cs="Arial"/>
        </w:rPr>
        <w:t>reinicialización</w:t>
      </w:r>
      <w:proofErr w:type="spellEnd"/>
      <w:r w:rsidRPr="00A11EB3">
        <w:rPr>
          <w:rFonts w:ascii="Arial" w:hAnsi="Arial" w:cs="Arial"/>
        </w:rPr>
        <w:t xml:space="preserve"> de datos.</w:t>
      </w:r>
    </w:p>
    <w:p w14:paraId="0CACC82F" w14:textId="77777777" w:rsidR="00A11EB3" w:rsidRPr="00A11EB3" w:rsidRDefault="00A11EB3" w:rsidP="00A11EB3">
      <w:pPr>
        <w:pStyle w:val="whitespace-normal"/>
        <w:numPr>
          <w:ilvl w:val="0"/>
          <w:numId w:val="27"/>
        </w:numPr>
        <w:spacing w:line="360" w:lineRule="auto"/>
        <w:rPr>
          <w:rFonts w:ascii="Arial" w:hAnsi="Arial" w:cs="Arial"/>
        </w:rPr>
      </w:pPr>
      <w:r w:rsidRPr="00A11EB3">
        <w:rPr>
          <w:rStyle w:val="Textoennegrita"/>
          <w:rFonts w:ascii="Arial" w:hAnsi="Arial" w:cs="Arial"/>
        </w:rPr>
        <w:t>Manejo de precondiciones</w:t>
      </w:r>
      <w:r w:rsidRPr="00A11EB3">
        <w:rPr>
          <w:rFonts w:ascii="Arial" w:hAnsi="Arial" w:cs="Arial"/>
        </w:rPr>
        <w:t>: Los requisitos previos para cada escenario se gestionan mediante pasos de configuración explícitos o a través de la sección "</w:t>
      </w:r>
      <w:proofErr w:type="spellStart"/>
      <w:r w:rsidRPr="00A11EB3">
        <w:rPr>
          <w:rFonts w:ascii="Arial" w:hAnsi="Arial" w:cs="Arial"/>
        </w:rPr>
        <w:t>Background</w:t>
      </w:r>
      <w:proofErr w:type="spellEnd"/>
      <w:r w:rsidRPr="00A11EB3">
        <w:rPr>
          <w:rFonts w:ascii="Arial" w:hAnsi="Arial" w:cs="Arial"/>
        </w:rPr>
        <w:t xml:space="preserve">" en los </w:t>
      </w:r>
      <w:proofErr w:type="gramStart"/>
      <w:r w:rsidRPr="00A11EB3">
        <w:rPr>
          <w:rFonts w:ascii="Arial" w:hAnsi="Arial" w:cs="Arial"/>
        </w:rPr>
        <w:t>archivos .</w:t>
      </w:r>
      <w:proofErr w:type="spellStart"/>
      <w:r w:rsidRPr="00A11EB3">
        <w:rPr>
          <w:rFonts w:ascii="Arial" w:hAnsi="Arial" w:cs="Arial"/>
        </w:rPr>
        <w:t>feature</w:t>
      </w:r>
      <w:proofErr w:type="spellEnd"/>
      <w:proofErr w:type="gramEnd"/>
      <w:r w:rsidRPr="00A11EB3">
        <w:rPr>
          <w:rFonts w:ascii="Arial" w:hAnsi="Arial" w:cs="Arial"/>
        </w:rPr>
        <w:t>, asegurando que todos los componentes necesarios estén disponibles antes de la ejecución de los pasos de prueba.</w:t>
      </w:r>
    </w:p>
    <w:p w14:paraId="5B886E5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Esta estrategia de aislamiento no solo mejora la confiabilidad de los resultados de las pruebas, sino que también facilita la depuración al reducir las posibles </w:t>
      </w:r>
      <w:r w:rsidRPr="00A11EB3">
        <w:rPr>
          <w:rFonts w:ascii="Arial" w:hAnsi="Arial" w:cs="Arial"/>
        </w:rPr>
        <w:lastRenderedPageBreak/>
        <w:t>causas de fallos intermitentes relacionados con estados inconsistentes del entorno de pruebas.</w:t>
      </w:r>
    </w:p>
    <w:p w14:paraId="1BFDF372" w14:textId="77777777" w:rsidR="00A11EB3" w:rsidRPr="00A11EB3" w:rsidRDefault="00A11EB3" w:rsidP="00A11EB3">
      <w:pPr>
        <w:spacing w:before="100" w:beforeAutospacing="1" w:after="100" w:afterAutospacing="1"/>
        <w:rPr>
          <w:rFonts w:eastAsia="Times New Roman" w:cs="Arial"/>
          <w:szCs w:val="24"/>
          <w:lang w:eastAsia="es-ES"/>
        </w:rPr>
      </w:pPr>
    </w:p>
    <w:p w14:paraId="78712F35" w14:textId="77777777" w:rsidR="00A11EB3" w:rsidRPr="00A11EB3" w:rsidRDefault="00A11EB3" w:rsidP="00A11EB3">
      <w:pPr>
        <w:spacing w:before="100" w:beforeAutospacing="1" w:after="100" w:afterAutospacing="1"/>
        <w:outlineLvl w:val="1"/>
        <w:rPr>
          <w:rFonts w:eastAsia="Times New Roman" w:cs="Arial"/>
          <w:b/>
          <w:bCs/>
          <w:szCs w:val="24"/>
          <w:lang w:eastAsia="es-ES"/>
        </w:rPr>
      </w:pPr>
      <w:bookmarkStart w:id="32" w:name="_Toc194609634"/>
      <w:r w:rsidRPr="00A11EB3">
        <w:rPr>
          <w:rFonts w:eastAsia="Times New Roman" w:cs="Arial"/>
          <w:b/>
          <w:bCs/>
          <w:szCs w:val="24"/>
          <w:lang w:eastAsia="es-ES"/>
        </w:rPr>
        <w:t>2.6 Integración con el proceso de desarrollo</w:t>
      </w:r>
      <w:bookmarkEnd w:id="32"/>
    </w:p>
    <w:p w14:paraId="292CF972"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ntegración efectiva de las pruebas automatizadas en el flujo de desarrollo representa un factor determinante para maximizar su valor y garantizar su adopción por parte del equipo.</w:t>
      </w:r>
    </w:p>
    <w:p w14:paraId="3D6A41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 xml:space="preserve">2.6.1 </w:t>
      </w:r>
      <w:proofErr w:type="spellStart"/>
      <w:r w:rsidRPr="00A11EB3">
        <w:rPr>
          <w:rFonts w:eastAsia="Times New Roman" w:cs="Arial"/>
          <w:b/>
          <w:bCs/>
          <w:szCs w:val="24"/>
          <w:lang w:eastAsia="es-ES"/>
        </w:rPr>
        <w:t>Workflow</w:t>
      </w:r>
      <w:proofErr w:type="spellEnd"/>
      <w:r w:rsidRPr="00A11EB3">
        <w:rPr>
          <w:rFonts w:eastAsia="Times New Roman" w:cs="Arial"/>
          <w:b/>
          <w:bCs/>
          <w:szCs w:val="24"/>
          <w:lang w:eastAsia="es-ES"/>
        </w:rPr>
        <w:t xml:space="preserve"> de implementación</w:t>
      </w:r>
    </w:p>
    <w:p w14:paraId="30539FD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 estableció un </w:t>
      </w:r>
      <w:proofErr w:type="spellStart"/>
      <w:r w:rsidRPr="00A11EB3">
        <w:rPr>
          <w:rFonts w:eastAsia="Times New Roman" w:cs="Arial"/>
          <w:szCs w:val="24"/>
          <w:lang w:eastAsia="es-ES"/>
        </w:rPr>
        <w:t>workflow</w:t>
      </w:r>
      <w:proofErr w:type="spellEnd"/>
      <w:r w:rsidRPr="00A11EB3">
        <w:rPr>
          <w:rFonts w:eastAsia="Times New Roman" w:cs="Arial"/>
          <w:szCs w:val="24"/>
          <w:lang w:eastAsia="es-ES"/>
        </w:rPr>
        <w:t xml:space="preserve"> estructurado para la integración de nuevos casos de prueba:</w:t>
      </w:r>
    </w:p>
    <w:p w14:paraId="1326AC15"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Diseño en Squash TM</w:t>
      </w:r>
      <w:r w:rsidRPr="00A11EB3">
        <w:rPr>
          <w:rFonts w:eastAsia="Times New Roman" w:cs="Arial"/>
          <w:szCs w:val="24"/>
          <w:lang w:eastAsia="es-ES"/>
        </w:rPr>
        <w:t>: Creación y documentación inicial del caso de prueba siguiendo la sintaxis BDD/</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w:t>
      </w:r>
    </w:p>
    <w:p w14:paraId="4DA459F9"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visión y aprobación</w:t>
      </w:r>
      <w:r w:rsidRPr="00A11EB3">
        <w:rPr>
          <w:rFonts w:eastAsia="Times New Roman" w:cs="Arial"/>
          <w:szCs w:val="24"/>
          <w:lang w:eastAsia="es-ES"/>
        </w:rPr>
        <w:t>: Validación del caso de prueba por parte de analistas funcionales para garantizar su alineación con los requisitos.</w:t>
      </w:r>
    </w:p>
    <w:p w14:paraId="351C9613"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Exportación a </w:t>
      </w:r>
      <w:proofErr w:type="gramStart"/>
      <w:r w:rsidRPr="00A11EB3">
        <w:rPr>
          <w:rFonts w:eastAsia="Times New Roman" w:cs="Arial"/>
          <w:b/>
          <w:bCs/>
          <w:szCs w:val="24"/>
          <w:lang w:eastAsia="es-ES"/>
        </w:rPr>
        <w:t>archivo .</w:t>
      </w:r>
      <w:proofErr w:type="spellStart"/>
      <w:r w:rsidRPr="00A11EB3">
        <w:rPr>
          <w:rFonts w:eastAsia="Times New Roman" w:cs="Arial"/>
          <w:b/>
          <w:bCs/>
          <w:szCs w:val="24"/>
          <w:lang w:eastAsia="es-ES"/>
        </w:rPr>
        <w:t>feature</w:t>
      </w:r>
      <w:proofErr w:type="spellEnd"/>
      <w:proofErr w:type="gramEnd"/>
      <w:r w:rsidRPr="00A11EB3">
        <w:rPr>
          <w:rFonts w:eastAsia="Times New Roman" w:cs="Arial"/>
          <w:szCs w:val="24"/>
          <w:lang w:eastAsia="es-ES"/>
        </w:rPr>
        <w:t>: Generación del archivo correspondiente en la estructura del proyecto de automatización.</w:t>
      </w:r>
    </w:p>
    <w:p w14:paraId="24B630F8"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Verificación de disponibilidad de Page </w:t>
      </w:r>
      <w:proofErr w:type="spellStart"/>
      <w:r w:rsidRPr="00A11EB3">
        <w:rPr>
          <w:rFonts w:eastAsia="Times New Roman" w:cs="Arial"/>
          <w:b/>
          <w:bCs/>
          <w:szCs w:val="24"/>
          <w:lang w:eastAsia="es-ES"/>
        </w:rPr>
        <w:t>Objects</w:t>
      </w:r>
      <w:proofErr w:type="spellEnd"/>
      <w:r w:rsidRPr="00A11EB3">
        <w:rPr>
          <w:rFonts w:eastAsia="Times New Roman" w:cs="Arial"/>
          <w:szCs w:val="24"/>
          <w:lang w:eastAsia="es-ES"/>
        </w:rPr>
        <w:t>: Análisis de la necesidad de crear nuevas clases de página o reutilizar existentes.</w:t>
      </w:r>
    </w:p>
    <w:p w14:paraId="7C815A4E"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 xml:space="preserve">Implementación de </w:t>
      </w:r>
      <w:proofErr w:type="spellStart"/>
      <w:r w:rsidRPr="00A11EB3">
        <w:rPr>
          <w:rFonts w:eastAsia="Times New Roman" w:cs="Arial"/>
          <w:b/>
          <w:bCs/>
          <w:szCs w:val="24"/>
          <w:lang w:eastAsia="es-ES"/>
        </w:rPr>
        <w:t>steps</w:t>
      </w:r>
      <w:proofErr w:type="spellEnd"/>
      <w:r w:rsidRPr="00A11EB3">
        <w:rPr>
          <w:rFonts w:eastAsia="Times New Roman" w:cs="Arial"/>
          <w:szCs w:val="24"/>
          <w:lang w:eastAsia="es-ES"/>
        </w:rPr>
        <w:t>: Desarrollo de los pasos específicos requeridos por el escenario.</w:t>
      </w:r>
    </w:p>
    <w:p w14:paraId="097255BB"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Verificación inicial</w:t>
      </w:r>
      <w:r w:rsidRPr="00A11EB3">
        <w:rPr>
          <w:rFonts w:eastAsia="Times New Roman" w:cs="Arial"/>
          <w:szCs w:val="24"/>
          <w:lang w:eastAsia="es-ES"/>
        </w:rPr>
        <w:t>: Ejecución local para confirmar el funcionamiento correcto.</w:t>
      </w:r>
    </w:p>
    <w:p w14:paraId="024F8FEC" w14:textId="77777777" w:rsidR="00A11EB3" w:rsidRPr="00A11EB3" w:rsidRDefault="00A11EB3" w:rsidP="00A11EB3">
      <w:pPr>
        <w:numPr>
          <w:ilvl w:val="0"/>
          <w:numId w:val="18"/>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Integración en suite de pruebas</w:t>
      </w:r>
      <w:r w:rsidRPr="00A11EB3">
        <w:rPr>
          <w:rFonts w:eastAsia="Times New Roman" w:cs="Arial"/>
          <w:szCs w:val="24"/>
          <w:lang w:eastAsia="es-ES"/>
        </w:rPr>
        <w:t>: Incorporación al conjunto completo de pruebas automatizadas.</w:t>
      </w:r>
    </w:p>
    <w:p w14:paraId="415111E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proceso secuencial garantiza la trazabilidad completa desde el requisito funcional hasta la implementación automatizada, facilitando el mantenimiento y evolución del sistema de pruebas.</w:t>
      </w:r>
    </w:p>
    <w:p w14:paraId="5E2965A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r w:rsidRPr="00A11EB3">
        <w:rPr>
          <w:rFonts w:eastAsia="Times New Roman" w:cs="Arial"/>
          <w:b/>
          <w:bCs/>
          <w:szCs w:val="24"/>
          <w:lang w:eastAsia="es-ES"/>
        </w:rPr>
        <w:t>2.6.2 Integración con CI/CD</w:t>
      </w:r>
    </w:p>
    <w:p w14:paraId="752C824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Aunque aún en fase inicial, se ha diseñado un plan para la integración del sistema de pruebas con la infraestructura de CI/CD, contemplando:</w:t>
      </w:r>
    </w:p>
    <w:p w14:paraId="478E4E0F"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Ejecución automática</w:t>
      </w:r>
      <w:r w:rsidRPr="00A11EB3">
        <w:rPr>
          <w:rFonts w:eastAsia="Times New Roman" w:cs="Arial"/>
          <w:szCs w:val="24"/>
          <w:lang w:eastAsia="es-ES"/>
        </w:rPr>
        <w:t>: Configuración para la ejecución de pruebas tras cada integración de código.</w:t>
      </w:r>
    </w:p>
    <w:p w14:paraId="395569E5"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proofErr w:type="spellStart"/>
      <w:r w:rsidRPr="00A11EB3">
        <w:rPr>
          <w:rFonts w:eastAsia="Times New Roman" w:cs="Arial"/>
          <w:b/>
          <w:bCs/>
          <w:szCs w:val="24"/>
          <w:lang w:eastAsia="es-ES"/>
        </w:rPr>
        <w:t>Reporting</w:t>
      </w:r>
      <w:proofErr w:type="spellEnd"/>
      <w:r w:rsidRPr="00A11EB3">
        <w:rPr>
          <w:rFonts w:eastAsia="Times New Roman" w:cs="Arial"/>
          <w:b/>
          <w:bCs/>
          <w:szCs w:val="24"/>
          <w:lang w:eastAsia="es-ES"/>
        </w:rPr>
        <w:t xml:space="preserve"> automatizado</w:t>
      </w:r>
      <w:r w:rsidRPr="00A11EB3">
        <w:rPr>
          <w:rFonts w:eastAsia="Times New Roman" w:cs="Arial"/>
          <w:szCs w:val="24"/>
          <w:lang w:eastAsia="es-ES"/>
        </w:rPr>
        <w:t>: Generación de informes de resultados en formato estandarizado para facilitar su interpretación.</w:t>
      </w:r>
    </w:p>
    <w:p w14:paraId="1CCC44DE"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Gestión de fallos</w:t>
      </w:r>
      <w:r w:rsidRPr="00A11EB3">
        <w:rPr>
          <w:rFonts w:eastAsia="Times New Roman" w:cs="Arial"/>
          <w:szCs w:val="24"/>
          <w:lang w:eastAsia="es-ES"/>
        </w:rPr>
        <w:t>: Estrategia para la notificación y gestión de casos fallidos, incluyendo mecanismos de reintentos para identificar fallos intermitentes.</w:t>
      </w:r>
    </w:p>
    <w:p w14:paraId="637AC7D9" w14:textId="77777777" w:rsidR="00A11EB3" w:rsidRPr="00A11EB3" w:rsidRDefault="00A11EB3" w:rsidP="00A11EB3">
      <w:pPr>
        <w:numPr>
          <w:ilvl w:val="0"/>
          <w:numId w:val="19"/>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Análisis de tendencias</w:t>
      </w:r>
      <w:r w:rsidRPr="00A11EB3">
        <w:rPr>
          <w:rFonts w:eastAsia="Times New Roman" w:cs="Arial"/>
          <w:szCs w:val="24"/>
          <w:lang w:eastAsia="es-ES"/>
        </w:rPr>
        <w:t>: Almacenamiento histórico de resultados para identificar patrones de comportamiento y áreas problemáticas.</w:t>
      </w:r>
    </w:p>
    <w:p w14:paraId="7851A971" w14:textId="3CE2806B"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ste enfoque, alineado con las prácticas recomendadas por </w:t>
      </w:r>
      <w:proofErr w:type="spellStart"/>
      <w:r w:rsidRPr="00A11EB3">
        <w:rPr>
          <w:rFonts w:eastAsia="Times New Roman" w:cs="Arial"/>
          <w:szCs w:val="24"/>
          <w:lang w:eastAsia="es-ES"/>
        </w:rPr>
        <w:t>Humble</w:t>
      </w:r>
      <w:proofErr w:type="spellEnd"/>
      <w:r w:rsidRPr="00A11EB3">
        <w:rPr>
          <w:rFonts w:eastAsia="Times New Roman" w:cs="Arial"/>
          <w:szCs w:val="24"/>
          <w:lang w:eastAsia="es-ES"/>
        </w:rPr>
        <w:t xml:space="preserve"> y </w:t>
      </w:r>
      <w:proofErr w:type="spellStart"/>
      <w:r w:rsidRPr="00A11EB3">
        <w:rPr>
          <w:rFonts w:eastAsia="Times New Roman" w:cs="Arial"/>
          <w:szCs w:val="24"/>
          <w:lang w:eastAsia="es-ES"/>
        </w:rPr>
        <w:t>Farley</w:t>
      </w:r>
      <w:proofErr w:type="spellEnd"/>
      <w:r w:rsidRPr="00A11EB3">
        <w:rPr>
          <w:rFonts w:eastAsia="Times New Roman" w:cs="Arial"/>
          <w:szCs w:val="24"/>
          <w:lang w:eastAsia="es-ES"/>
        </w:rPr>
        <w:t xml:space="preserve"> [</w:t>
      </w:r>
      <w:r w:rsidR="00EC358D">
        <w:rPr>
          <w:rFonts w:eastAsia="Times New Roman" w:cs="Arial"/>
          <w:szCs w:val="24"/>
          <w:lang w:eastAsia="es-ES"/>
        </w:rPr>
        <w:t>4</w:t>
      </w:r>
      <w:r w:rsidRPr="00A11EB3">
        <w:rPr>
          <w:rFonts w:eastAsia="Times New Roman" w:cs="Arial"/>
          <w:szCs w:val="24"/>
          <w:lang w:eastAsia="es-ES"/>
        </w:rPr>
        <w:t>9], busca maximizar el valor de las pruebas automatizadas incorporándolas como elemento fundamental del pipeline de entrega continua.</w:t>
      </w:r>
    </w:p>
    <w:p w14:paraId="6FDE5D8B"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 Implementación de mantenimiento asistido por IA</w:t>
      </w:r>
    </w:p>
    <w:p w14:paraId="40B7835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Como elemento innovador dentro de la propuesta, se ha incorporado un enfoque de mantenimiento asistido por inteligencia artificial para los scripts de prueba automatizados, lo que representa un avance significativo en la sostenibilidad del proyecto a largo plazo.</w:t>
      </w:r>
    </w:p>
    <w:p w14:paraId="5B35DB4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1 Asistencia de Claude para actualización de código</w:t>
      </w:r>
    </w:p>
    <w:p w14:paraId="3C2ACBC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a de las principales desventajas de las pruebas automatizadas tradicionales es su fragilidad ante cambios en la estructura de la aplicación. Para mitigar este problema, hemos implementado un flujo de trabajo de mantenimiento asistido por IA que:</w:t>
      </w:r>
    </w:p>
    <w:p w14:paraId="50D84A9D"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oporciona actualizaciones contextuales</w:t>
      </w:r>
      <w:r w:rsidRPr="00A11EB3">
        <w:rPr>
          <w:rFonts w:eastAsia="Times New Roman" w:cs="Arial"/>
          <w:szCs w:val="24"/>
          <w:lang w:eastAsia="es-ES"/>
        </w:rPr>
        <w:t>: Cuando se producen cambios en el proyecto posteriores a la implementación inicial, proporcionamos a Claude el código existente junto con información sobre los cambios necesarios.</w:t>
      </w:r>
    </w:p>
    <w:p w14:paraId="14B34127"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lastRenderedPageBreak/>
        <w:t>Genera código actualizado con coherencia estructural</w:t>
      </w:r>
      <w:r w:rsidRPr="00A11EB3">
        <w:rPr>
          <w:rFonts w:eastAsia="Times New Roman" w:cs="Arial"/>
          <w:szCs w:val="24"/>
          <w:lang w:eastAsia="es-ES"/>
        </w:rPr>
        <w:t>: Claude analiza la estructura actual del proyecto, comprende las modificaciones requeridas y propone implementaciones que mantienen la coherencia con los patrones y estándares establecidos.</w:t>
      </w:r>
    </w:p>
    <w:p w14:paraId="3BD74006" w14:textId="77777777" w:rsidR="00A11EB3" w:rsidRPr="00A11EB3" w:rsidRDefault="00A11EB3" w:rsidP="00A11EB3">
      <w:pPr>
        <w:numPr>
          <w:ilvl w:val="0"/>
          <w:numId w:val="22"/>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Preserva la lógica de negocio</w:t>
      </w:r>
      <w:r w:rsidRPr="00A11EB3">
        <w:rPr>
          <w:rFonts w:eastAsia="Times New Roman" w:cs="Arial"/>
          <w:szCs w:val="24"/>
          <w:lang w:eastAsia="es-ES"/>
        </w:rPr>
        <w:t>: Al actualizar selectores o flujos de interacción, Claude mantiene intacta la lógica fundamental de las pruebas, enfocándose únicamente en los aspectos técnicos que requieren actualización.</w:t>
      </w:r>
    </w:p>
    <w:p w14:paraId="4BBFEB43" w14:textId="45ADE499"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gún experiencias documentadas por </w:t>
      </w:r>
      <w:proofErr w:type="spellStart"/>
      <w:r w:rsidRPr="00A11EB3">
        <w:rPr>
          <w:rFonts w:eastAsia="Times New Roman" w:cs="Arial"/>
          <w:szCs w:val="24"/>
          <w:lang w:eastAsia="es-ES"/>
        </w:rPr>
        <w:t>Alshahwan</w:t>
      </w:r>
      <w:proofErr w:type="spellEnd"/>
      <w:r w:rsidRPr="00A11EB3">
        <w:rPr>
          <w:rFonts w:eastAsia="Times New Roman" w:cs="Arial"/>
          <w:szCs w:val="24"/>
          <w:lang w:eastAsia="es-ES"/>
        </w:rPr>
        <w:t xml:space="preserve"> et al. [</w:t>
      </w:r>
      <w:r w:rsidR="00EC358D">
        <w:rPr>
          <w:rFonts w:eastAsia="Times New Roman" w:cs="Arial"/>
          <w:szCs w:val="24"/>
          <w:lang w:eastAsia="es-ES"/>
        </w:rPr>
        <w:t>5</w:t>
      </w:r>
      <w:r w:rsidRPr="00A11EB3">
        <w:rPr>
          <w:rFonts w:eastAsia="Times New Roman" w:cs="Arial"/>
          <w:szCs w:val="24"/>
          <w:lang w:eastAsia="es-ES"/>
        </w:rPr>
        <w:t>0], este enfoque puede reducir hasta en un 60% el tiempo dedicado al mantenimiento de pruebas automatizadas.</w:t>
      </w:r>
    </w:p>
    <w:p w14:paraId="1CB1555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b/>
          <w:bCs/>
          <w:szCs w:val="24"/>
          <w:lang w:eastAsia="es-ES"/>
        </w:rPr>
        <w:t>2.7.2 Beneficios del mantenimiento asistido por IA</w:t>
      </w:r>
    </w:p>
    <w:p w14:paraId="5A22AE1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mplementación de este enfoque ofrece ventajas significativas:</w:t>
      </w:r>
    </w:p>
    <w:p w14:paraId="7F7D5B87"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Respuesta ágil ante cambios</w:t>
      </w:r>
      <w:r w:rsidRPr="00A11EB3">
        <w:rPr>
          <w:rFonts w:eastAsia="Times New Roman" w:cs="Arial"/>
          <w:szCs w:val="24"/>
          <w:lang w:eastAsia="es-ES"/>
        </w:rPr>
        <w:t>: Capacidad para adaptar rápidamente los scripts de prueba cuando la interfaz o comportamiento de la aplicación evoluciona.</w:t>
      </w:r>
    </w:p>
    <w:p w14:paraId="072D4C92"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Consistencia en la actualización</w:t>
      </w:r>
      <w:r w:rsidRPr="00A11EB3">
        <w:rPr>
          <w:rFonts w:eastAsia="Times New Roman" w:cs="Arial"/>
          <w:szCs w:val="24"/>
          <w:lang w:eastAsia="es-ES"/>
        </w:rPr>
        <w:t>: Garantía de que las modificaciones siguen patrones coherentes en todo el código base, evitando soluciones ad-hoc que puedan introducir inconsistencias.</w:t>
      </w:r>
    </w:p>
    <w:p w14:paraId="6FDF40B2" w14:textId="77777777" w:rsidR="00A11EB3" w:rsidRPr="00A11EB3" w:rsidRDefault="00A11EB3" w:rsidP="00A11EB3">
      <w:pPr>
        <w:numPr>
          <w:ilvl w:val="0"/>
          <w:numId w:val="23"/>
        </w:numPr>
        <w:spacing w:before="100" w:beforeAutospacing="1" w:after="100" w:afterAutospacing="1"/>
        <w:jc w:val="left"/>
        <w:rPr>
          <w:rFonts w:eastAsia="Times New Roman" w:cs="Arial"/>
          <w:szCs w:val="24"/>
          <w:lang w:eastAsia="es-ES"/>
        </w:rPr>
      </w:pPr>
      <w:r w:rsidRPr="00A11EB3">
        <w:rPr>
          <w:rFonts w:eastAsia="Times New Roman" w:cs="Arial"/>
          <w:b/>
          <w:bCs/>
          <w:szCs w:val="24"/>
          <w:lang w:eastAsia="es-ES"/>
        </w:rPr>
        <w:t>Transferencia de conocimiento</w:t>
      </w:r>
      <w:r w:rsidRPr="00A11EB3">
        <w:rPr>
          <w:rFonts w:eastAsia="Times New Roman" w:cs="Arial"/>
          <w:szCs w:val="24"/>
          <w:lang w:eastAsia="es-ES"/>
        </w:rPr>
        <w:t>: Claude comprende la estructura y patrones del proyecto, lo que facilita la incorporación de nuevos miembros al equipo, quienes pueden interactuar con la IA para entender y modificar el código existente.</w:t>
      </w:r>
    </w:p>
    <w:p w14:paraId="62C1EDB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representa una dirección prometedora para organizaciones que buscan mantener un equilibrio entre la cobertura de pruebas automatizadas y los recursos necesarios para su mantenimiento, permitiendo que el equipo se concentre en actividades de mayor valor añadido.</w:t>
      </w:r>
    </w:p>
    <w:p w14:paraId="53E058F8" w14:textId="77777777" w:rsidR="00BF6914" w:rsidRDefault="00A11EB3" w:rsidP="00BF6914">
      <w:pPr>
        <w:spacing w:before="100" w:beforeAutospacing="1" w:after="100" w:afterAutospacing="1"/>
        <w:outlineLvl w:val="1"/>
        <w:rPr>
          <w:rFonts w:eastAsia="Times New Roman" w:cs="Arial"/>
          <w:b/>
          <w:bCs/>
          <w:szCs w:val="24"/>
          <w:lang w:eastAsia="es-ES"/>
        </w:rPr>
      </w:pPr>
      <w:bookmarkStart w:id="33" w:name="_Toc194609635"/>
      <w:r w:rsidRPr="005554F9">
        <w:rPr>
          <w:rFonts w:eastAsia="Times New Roman" w:cs="Arial"/>
          <w:b/>
          <w:bCs/>
          <w:szCs w:val="24"/>
          <w:lang w:eastAsia="es-ES"/>
        </w:rPr>
        <w:t>2.8 Conclusiones del capítulo</w:t>
      </w:r>
      <w:bookmarkEnd w:id="33"/>
    </w:p>
    <w:p w14:paraId="052F3FBA" w14:textId="3924CD2F" w:rsidR="00BF6914" w:rsidRPr="00BF6914" w:rsidRDefault="00BF6914" w:rsidP="00BF6914">
      <w:pPr>
        <w:spacing w:before="100" w:beforeAutospacing="1" w:after="100" w:afterAutospacing="1"/>
        <w:outlineLvl w:val="1"/>
        <w:rPr>
          <w:rFonts w:eastAsia="Times New Roman" w:cs="Arial"/>
          <w:b/>
          <w:bCs/>
          <w:szCs w:val="24"/>
          <w:lang w:eastAsia="es-ES"/>
        </w:rPr>
      </w:pPr>
      <w:bookmarkStart w:id="34" w:name="_Toc194609636"/>
      <w:r w:rsidRPr="00BF6914">
        <w:rPr>
          <w:rFonts w:cs="Arial"/>
          <w:szCs w:val="24"/>
        </w:rPr>
        <w:lastRenderedPageBreak/>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bookmarkEnd w:id="34"/>
    </w:p>
    <w:p w14:paraId="00AC730E" w14:textId="77777777" w:rsidR="00BF6914" w:rsidRPr="00BF6914" w:rsidRDefault="00BF6914" w:rsidP="00BF6914">
      <w:pPr>
        <w:pStyle w:val="NormalWeb"/>
        <w:spacing w:line="360" w:lineRule="auto"/>
        <w:rPr>
          <w:rFonts w:ascii="Arial" w:hAnsi="Arial" w:cs="Arial"/>
        </w:rPr>
      </w:pPr>
      <w:r w:rsidRPr="00BF6914">
        <w:rPr>
          <w:rFonts w:ascii="Arial" w:hAnsi="Arial" w:cs="Arial"/>
        </w:rPr>
        <w:t>Los elementos fundamentales que conforman esta propuesta incluyen:</w:t>
      </w:r>
    </w:p>
    <w:p w14:paraId="72C68134"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Enfoque BDD/</w:t>
      </w:r>
      <w:proofErr w:type="spellStart"/>
      <w:r w:rsidRPr="00BF6914">
        <w:rPr>
          <w:rStyle w:val="Textoennegrita"/>
          <w:rFonts w:ascii="Arial" w:hAnsi="Arial" w:cs="Arial"/>
        </w:rPr>
        <w:t>Gherkin</w:t>
      </w:r>
      <w:proofErr w:type="spellEnd"/>
      <w:r w:rsidRPr="00BF6914">
        <w:rPr>
          <w:rFonts w:ascii="Arial" w:hAnsi="Arial" w:cs="Arial"/>
        </w:rPr>
        <w:t>: La adopción de un paradigma centrado en el comportamiento facilita la comprensión de las pruebas por todos los interesados, mejorando significativamente la comunicación entre equipos técnicos y de negocio, y permitiendo que las especificaciones funcionales se conviertan directamente en casos de prueba ejecutables.</w:t>
      </w:r>
    </w:p>
    <w:p w14:paraId="44578CAC" w14:textId="77777777" w:rsidR="00BF6914" w:rsidRPr="00BF6914" w:rsidRDefault="00BF6914" w:rsidP="00596AF3">
      <w:pPr>
        <w:pStyle w:val="NormalWeb"/>
        <w:numPr>
          <w:ilvl w:val="0"/>
          <w:numId w:val="28"/>
        </w:numPr>
        <w:spacing w:line="360" w:lineRule="auto"/>
        <w:rPr>
          <w:rFonts w:ascii="Arial" w:hAnsi="Arial" w:cs="Arial"/>
        </w:rPr>
      </w:pPr>
      <w:r w:rsidRPr="00BF6914">
        <w:rPr>
          <w:rStyle w:val="Textoennegrita"/>
          <w:rFonts w:ascii="Arial" w:hAnsi="Arial" w:cs="Arial"/>
        </w:rPr>
        <w:t xml:space="preserve">Arquitectura POM (Page </w:t>
      </w:r>
      <w:proofErr w:type="spellStart"/>
      <w:r w:rsidRPr="00BF6914">
        <w:rPr>
          <w:rStyle w:val="Textoennegrita"/>
          <w:rFonts w:ascii="Arial" w:hAnsi="Arial" w:cs="Arial"/>
        </w:rPr>
        <w:t>Object</w:t>
      </w:r>
      <w:proofErr w:type="spellEnd"/>
      <w:r w:rsidRPr="00BF6914">
        <w:rPr>
          <w:rStyle w:val="Textoennegrita"/>
          <w:rFonts w:ascii="Arial" w:hAnsi="Arial" w:cs="Arial"/>
        </w:rPr>
        <w:t xml:space="preserve"> </w:t>
      </w:r>
      <w:proofErr w:type="spellStart"/>
      <w:r w:rsidRPr="00BF6914">
        <w:rPr>
          <w:rStyle w:val="Textoennegrita"/>
          <w:rFonts w:ascii="Arial" w:hAnsi="Arial" w:cs="Arial"/>
        </w:rPr>
        <w:t>Model</w:t>
      </w:r>
      <w:proofErr w:type="spellEnd"/>
      <w:r w:rsidRPr="00BF6914">
        <w:rPr>
          <w:rStyle w:val="Textoennegrita"/>
          <w:rFonts w:ascii="Arial" w:hAnsi="Arial" w:cs="Arial"/>
        </w:rPr>
        <w:t>)</w:t>
      </w:r>
      <w:r w:rsidRPr="00BF6914">
        <w:rPr>
          <w:rFonts w:ascii="Arial" w:hAnsi="Arial" w:cs="Arial"/>
        </w:rPr>
        <w:t xml:space="preserve">: La implementación de una estructura modular basada en Page </w:t>
      </w:r>
      <w:proofErr w:type="spellStart"/>
      <w:r w:rsidRPr="00BF6914">
        <w:rPr>
          <w:rFonts w:ascii="Arial" w:hAnsi="Arial" w:cs="Arial"/>
        </w:rPr>
        <w:t>Objects</w:t>
      </w:r>
      <w:proofErr w:type="spellEnd"/>
      <w:r w:rsidRPr="00BF6914">
        <w:rPr>
          <w:rFonts w:ascii="Arial" w:hAnsi="Arial" w:cs="Arial"/>
        </w:rPr>
        <w:t xml:space="preserve"> garantiza la mantenibilidad y escalabilidad de la solución, encapsulando los detalles de implementación de la interfaz y permitiendo que los cambios en la UI afecten mínimamente a los scripts de prueba.</w:t>
      </w:r>
    </w:p>
    <w:p w14:paraId="6DBC6D56"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Gestión estructurada del proceso</w:t>
      </w:r>
      <w:r w:rsidRPr="00BF6914">
        <w:rPr>
          <w:rFonts w:ascii="Arial" w:hAnsi="Arial" w:cs="Arial"/>
        </w:rPr>
        <w:t>: El establecimiento de procesos formales para el diseño, implementación y mantenimiento de casos de prueba mediante herramientas como Squash TM proporciona trazabilidad completa desde los requisitos hasta la implementación automatizada.</w:t>
      </w:r>
    </w:p>
    <w:p w14:paraId="70BB67B0"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Estrategia robusta de datos</w:t>
      </w:r>
      <w:r w:rsidRPr="00BF6914">
        <w:rPr>
          <w:rFonts w:ascii="Arial" w:hAnsi="Arial" w:cs="Arial"/>
        </w:rPr>
        <w:t>: El enfoque de parametrización y aislamiento de datos garantiza la repetibilidad y confiabilidad de las pruebas, factor crítico en sistemas con flujos complejos como el módulo Carga-Descarga.</w:t>
      </w:r>
    </w:p>
    <w:p w14:paraId="6085B70F"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Integración con el ciclo de desarrollo</w:t>
      </w:r>
      <w:r w:rsidRPr="00BF6914">
        <w:rPr>
          <w:rFonts w:ascii="Arial" w:hAnsi="Arial" w:cs="Arial"/>
        </w:rPr>
        <w:t>: La incorporación planificada de las pruebas automatizadas en el flujo de CI/CD permitirá maximizar su valor y convertirlas en un componente esencial del proceso de aseguramiento de calidad.</w:t>
      </w:r>
    </w:p>
    <w:p w14:paraId="04CC987D" w14:textId="77777777" w:rsidR="00BF6914" w:rsidRPr="00BF6914" w:rsidRDefault="00BF6914" w:rsidP="00BF6914">
      <w:pPr>
        <w:pStyle w:val="NormalWeb"/>
        <w:numPr>
          <w:ilvl w:val="0"/>
          <w:numId w:val="28"/>
        </w:numPr>
        <w:spacing w:line="360" w:lineRule="auto"/>
        <w:rPr>
          <w:rFonts w:ascii="Arial" w:hAnsi="Arial" w:cs="Arial"/>
        </w:rPr>
      </w:pPr>
      <w:r w:rsidRPr="00BF6914">
        <w:rPr>
          <w:rStyle w:val="Textoennegrita"/>
          <w:rFonts w:ascii="Arial" w:hAnsi="Arial" w:cs="Arial"/>
        </w:rPr>
        <w:t>Innovación mediante IA</w:t>
      </w:r>
      <w:r w:rsidRPr="00BF6914">
        <w:rPr>
          <w:rFonts w:ascii="Arial" w:hAnsi="Arial" w:cs="Arial"/>
        </w:rPr>
        <w:t>: La exploración de técnicas de mantenimiento asistido por inteligencia artificial representa un avance significativo hacia la sostenibilidad a largo plazo del esfuerzo de automatización.</w:t>
      </w:r>
    </w:p>
    <w:p w14:paraId="3802A550" w14:textId="77777777" w:rsidR="00BF6914" w:rsidRPr="00BF6914" w:rsidRDefault="00BF6914" w:rsidP="00BF6914">
      <w:pPr>
        <w:pStyle w:val="NormalWeb"/>
        <w:spacing w:line="360" w:lineRule="auto"/>
        <w:rPr>
          <w:rFonts w:ascii="Arial" w:hAnsi="Arial" w:cs="Arial"/>
        </w:rPr>
      </w:pPr>
      <w:r w:rsidRPr="00BF6914">
        <w:rPr>
          <w:rFonts w:ascii="Arial" w:hAnsi="Arial" w:cs="Arial"/>
        </w:rPr>
        <w:lastRenderedPageBreak/>
        <w:t xml:space="preserve">La validez técnica de esta propuesta se fundamenta en su alineación con las mejores prácticas de la industria, como evidencian las referencias a trabajos de autores reconocidos en el campo del </w:t>
      </w:r>
      <w:proofErr w:type="spellStart"/>
      <w:r w:rsidRPr="00BF6914">
        <w:rPr>
          <w:rFonts w:ascii="Arial" w:hAnsi="Arial" w:cs="Arial"/>
        </w:rPr>
        <w:t>testing</w:t>
      </w:r>
      <w:proofErr w:type="spellEnd"/>
      <w:r w:rsidRPr="00BF6914">
        <w:rPr>
          <w:rFonts w:ascii="Arial" w:hAnsi="Arial" w:cs="Arial"/>
        </w:rPr>
        <w:t xml:space="preserve"> automatizado. Adicionalmente, el diseño responde específicamente a las complejidades identificadas en el análisis del módulo Carga-Descarga, incluyendo la estructura de roles, los flujos secuenciales y las dependencias entre procesos.</w:t>
      </w:r>
    </w:p>
    <w:p w14:paraId="588CC6DA" w14:textId="77777777" w:rsidR="00BF6914" w:rsidRPr="00BF6914" w:rsidRDefault="00BF6914" w:rsidP="00BF6914">
      <w:pPr>
        <w:pStyle w:val="NormalWeb"/>
        <w:spacing w:line="360" w:lineRule="auto"/>
        <w:rPr>
          <w:rFonts w:ascii="Arial" w:hAnsi="Arial" w:cs="Arial"/>
        </w:rPr>
      </w:pPr>
      <w:r w:rsidRPr="00BF6914">
        <w:rPr>
          <w:rFonts w:ascii="Arial" w:hAnsi="Arial" w:cs="Arial"/>
        </w:rPr>
        <w:t>La implementación práctica de esta solución, que se abordará en detalle en el siguiente capítulo, constituirá una validación empírica de la efectividad del enfoque propuesto y proporcionará datos cuantitativos sobre sus beneficios en términos de eficiencia, cobertura y capacidad de detección de defectos, estableciendo así un precedente valioso para futuras iniciativas de automatización en la organización.</w:t>
      </w:r>
    </w:p>
    <w:p w14:paraId="0BF4B22E" w14:textId="4C8120AE" w:rsidR="00A11EB3" w:rsidRPr="00A11EB3" w:rsidRDefault="00A11EB3" w:rsidP="00A11EB3">
      <w:pPr>
        <w:spacing w:before="100" w:beforeAutospacing="1" w:after="100" w:afterAutospacing="1"/>
        <w:rPr>
          <w:rFonts w:eastAsia="Times New Roman" w:cs="Arial"/>
          <w:szCs w:val="24"/>
          <w:lang w:eastAsia="es-ES"/>
        </w:rPr>
      </w:pPr>
    </w:p>
    <w:p w14:paraId="74462BA0" w14:textId="77777777" w:rsidR="00A11EB3" w:rsidRPr="00880DF0" w:rsidRDefault="00A11EB3" w:rsidP="00880DF0">
      <w:pPr>
        <w:spacing w:before="100" w:beforeAutospacing="1" w:after="100" w:afterAutospacing="1"/>
        <w:rPr>
          <w:rFonts w:eastAsia="Times New Roman" w:cs="Arial"/>
          <w:szCs w:val="24"/>
          <w:lang w:eastAsia="es-ES"/>
        </w:rPr>
      </w:pPr>
    </w:p>
    <w:p w14:paraId="6A1A51ED" w14:textId="77777777" w:rsidR="00880DF0" w:rsidRDefault="00880DF0" w:rsidP="00B91AAA"/>
    <w:p w14:paraId="12A36244" w14:textId="77777777" w:rsidR="00B91AAA" w:rsidRPr="00B91AAA" w:rsidRDefault="00B91AAA" w:rsidP="00B91AAA"/>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35" w:name="_Toc194582093"/>
      <w:bookmarkStart w:id="36" w:name="_Toc194609637"/>
      <w:proofErr w:type="spellStart"/>
      <w:r w:rsidRPr="00E97CA8">
        <w:lastRenderedPageBreak/>
        <w:t>Referencias</w:t>
      </w:r>
      <w:proofErr w:type="spellEnd"/>
      <w:r w:rsidRPr="00E97CA8">
        <w:t xml:space="preserve"> </w:t>
      </w:r>
      <w:proofErr w:type="spellStart"/>
      <w:r w:rsidRPr="00E97CA8">
        <w:t>Bibliográficas</w:t>
      </w:r>
      <w:bookmarkEnd w:id="35"/>
      <w:bookmarkEnd w:id="36"/>
      <w:proofErr w:type="spellEnd"/>
    </w:p>
    <w:p w14:paraId="17A8B9D7" w14:textId="77777777" w:rsidR="00B91AAA" w:rsidRPr="00B91AAA" w:rsidRDefault="00BF2883" w:rsidP="00B91AAA">
      <w:pPr>
        <w:pStyle w:val="EndNoteBibliography"/>
        <w:spacing w:after="0"/>
        <w:ind w:left="720" w:hanging="720"/>
      </w:pPr>
      <w:r w:rsidRPr="004735B7">
        <w:fldChar w:fldCharType="begin"/>
      </w:r>
      <w:r w:rsidRPr="004735B7">
        <w:instrText xml:space="preserve"> ADDIN EN.REFLIST </w:instrText>
      </w:r>
      <w:r w:rsidRPr="004735B7">
        <w:fldChar w:fldCharType="separate"/>
      </w:r>
      <w:r w:rsidR="00B91AAA" w:rsidRPr="00B91AAA">
        <w:t>1.</w:t>
      </w:r>
      <w:r w:rsidR="00B91AAA" w:rsidRPr="00B91AAA">
        <w:tab/>
        <w:t xml:space="preserve">Pressman, R.S., </w:t>
      </w:r>
      <w:r w:rsidR="00B91AAA" w:rsidRPr="00B91AAA">
        <w:rPr>
          <w:i/>
        </w:rPr>
        <w:t>Software engineering: a practitioner's approach</w:t>
      </w:r>
      <w:r w:rsidR="00B91AAA" w:rsidRPr="00B91AAA">
        <w:t>. 2005: Palgrave macmillan.</w:t>
      </w:r>
    </w:p>
    <w:p w14:paraId="546137E4" w14:textId="77777777" w:rsidR="00B91AAA" w:rsidRPr="00B91AAA" w:rsidRDefault="00B91AAA" w:rsidP="00B91AAA">
      <w:pPr>
        <w:pStyle w:val="EndNoteBibliography"/>
        <w:spacing w:after="0"/>
        <w:ind w:left="720" w:hanging="720"/>
      </w:pPr>
      <w:r w:rsidRPr="00B91AAA">
        <w:t>2.</w:t>
      </w:r>
      <w:r w:rsidRPr="00B91AAA">
        <w:tab/>
        <w:t xml:space="preserve">Myers, G.J., C. Sandler, and T. Badgett, </w:t>
      </w:r>
      <w:r w:rsidRPr="00B91AAA">
        <w:rPr>
          <w:i/>
        </w:rPr>
        <w:t>The art of software testing</w:t>
      </w:r>
      <w:r w:rsidRPr="00B91AAA">
        <w:t>. 2011: John Wiley &amp; Sons.</w:t>
      </w:r>
    </w:p>
    <w:p w14:paraId="56038356" w14:textId="77777777" w:rsidR="00B91AAA" w:rsidRPr="00B91AAA" w:rsidRDefault="00B91AAA" w:rsidP="00B91AAA">
      <w:pPr>
        <w:pStyle w:val="EndNoteBibliography"/>
        <w:spacing w:after="0"/>
        <w:ind w:left="720" w:hanging="720"/>
      </w:pPr>
      <w:r w:rsidRPr="00B91AAA">
        <w:t>3.</w:t>
      </w:r>
      <w:r w:rsidRPr="00B91AAA">
        <w:tab/>
        <w:t xml:space="preserve">Krasner, H., </w:t>
      </w:r>
      <w:r w:rsidRPr="00B91AAA">
        <w:rPr>
          <w:i/>
        </w:rPr>
        <w:t>The cost of poor software quality in the US: A 2020 report.</w:t>
      </w:r>
      <w:r w:rsidRPr="00B91AAA">
        <w:t xml:space="preserve"> Proc. Consortium Inf. Softw. QualityTM (CISQTM), 2021. </w:t>
      </w:r>
      <w:r w:rsidRPr="00B91AAA">
        <w:rPr>
          <w:b/>
        </w:rPr>
        <w:t>2</w:t>
      </w:r>
      <w:r w:rsidRPr="00B91AAA">
        <w:t>: p. 3.</w:t>
      </w:r>
    </w:p>
    <w:p w14:paraId="3DC3A055" w14:textId="77777777" w:rsidR="00B91AAA" w:rsidRPr="00B91AAA" w:rsidRDefault="00B91AAA" w:rsidP="00B91AAA">
      <w:pPr>
        <w:pStyle w:val="EndNoteBibliography"/>
        <w:spacing w:after="0"/>
        <w:ind w:left="720" w:hanging="720"/>
      </w:pPr>
      <w:r w:rsidRPr="00B91AAA">
        <w:t>4.</w:t>
      </w:r>
      <w:r w:rsidRPr="00B91AAA">
        <w:tab/>
        <w:t xml:space="preserve">Pargaonkar, S., </w:t>
      </w:r>
      <w:r w:rsidRPr="00B91AAA">
        <w:rPr>
          <w:i/>
        </w:rPr>
        <w:t>A Study on the Benefits and Limitations of Software Testing Principles and Techniques: Software Quality Engineering.</w:t>
      </w:r>
      <w:r w:rsidRPr="00B91AAA">
        <w:t xml:space="preserve"> International Journal of Scientific and Research Publications (IJSRP) 13(08) (ISSN: 2250-3153), 2023.</w:t>
      </w:r>
    </w:p>
    <w:p w14:paraId="6CE88421" w14:textId="77777777" w:rsidR="00B91AAA" w:rsidRPr="00B91AAA" w:rsidRDefault="00B91AAA" w:rsidP="00B91AAA">
      <w:pPr>
        <w:pStyle w:val="EndNoteBibliography"/>
        <w:spacing w:after="0"/>
        <w:ind w:left="720" w:hanging="720"/>
      </w:pPr>
      <w:r w:rsidRPr="00B91AAA">
        <w:t>5.</w:t>
      </w:r>
      <w:r w:rsidRPr="00B91AAA">
        <w:tab/>
        <w:t xml:space="preserve">Carter, D.O., </w:t>
      </w:r>
      <w:r w:rsidRPr="00B91AAA">
        <w:rPr>
          <w:i/>
        </w:rPr>
        <w:t>Advancing Software Quality: A Comprehensive Exploration of Code Quality Metrics, Static Analysis Tools, and Best Practices.</w:t>
      </w:r>
      <w:r w:rsidRPr="00B91AAA">
        <w:t xml:space="preserve"> Journal of Science &amp; Technology, 2024. </w:t>
      </w:r>
      <w:r w:rsidRPr="00B91AAA">
        <w:rPr>
          <w:b/>
        </w:rPr>
        <w:t>5</w:t>
      </w:r>
      <w:r w:rsidRPr="00B91AAA">
        <w:t>(1): p. 69-81.</w:t>
      </w:r>
    </w:p>
    <w:p w14:paraId="380B1524" w14:textId="77777777" w:rsidR="00B91AAA" w:rsidRPr="00B91AAA" w:rsidRDefault="00B91AAA" w:rsidP="00B91AAA">
      <w:pPr>
        <w:pStyle w:val="EndNoteBibliography"/>
        <w:spacing w:after="0"/>
        <w:ind w:left="720" w:hanging="720"/>
      </w:pPr>
      <w:r w:rsidRPr="00B91AAA">
        <w:t>6.</w:t>
      </w:r>
      <w:r w:rsidRPr="00B91AAA">
        <w:tab/>
        <w:t xml:space="preserve">Pargaonkar, S., </w:t>
      </w:r>
      <w:r w:rsidRPr="00B91AAA">
        <w:rPr>
          <w:i/>
        </w:rPr>
        <w:t>A comprehensive research analysis of software development life cycle (SDLC) agile &amp; waterfall model advantages, disadvantages, and application suitability in software quality engineering.</w:t>
      </w:r>
      <w:r w:rsidRPr="00B91AAA">
        <w:t xml:space="preserve"> International Journal of Scientific and Research Publications (IJSRP), 2023. </w:t>
      </w:r>
      <w:r w:rsidRPr="00B91AAA">
        <w:rPr>
          <w:b/>
        </w:rPr>
        <w:t>13</w:t>
      </w:r>
      <w:r w:rsidRPr="00B91AAA">
        <w:t>(08): p. 345-358.</w:t>
      </w:r>
    </w:p>
    <w:p w14:paraId="00DFC48C" w14:textId="77777777" w:rsidR="00B91AAA" w:rsidRPr="00B91AAA" w:rsidRDefault="00B91AAA" w:rsidP="00B91AAA">
      <w:pPr>
        <w:pStyle w:val="EndNoteBibliography"/>
        <w:spacing w:after="0"/>
        <w:ind w:left="720" w:hanging="720"/>
      </w:pPr>
      <w:r w:rsidRPr="00B91AAA">
        <w:t>7.</w:t>
      </w:r>
      <w:r w:rsidRPr="00B91AAA">
        <w:tab/>
        <w:t xml:space="preserve">Crispin, L. and J. Gregory, </w:t>
      </w:r>
      <w:r w:rsidRPr="00B91AAA">
        <w:rPr>
          <w:i/>
        </w:rPr>
        <w:t>Agile Testing: A Practical Guide for Testers and Agile Teams</w:t>
      </w:r>
      <w:r w:rsidRPr="00B91AAA">
        <w:t>. 2009: Addison-Wesley.</w:t>
      </w:r>
    </w:p>
    <w:p w14:paraId="38898175" w14:textId="77777777" w:rsidR="00B91AAA" w:rsidRPr="00B91AAA" w:rsidRDefault="00B91AAA" w:rsidP="00B91AAA">
      <w:pPr>
        <w:pStyle w:val="EndNoteBibliography"/>
        <w:spacing w:after="0"/>
        <w:ind w:left="720" w:hanging="720"/>
      </w:pPr>
      <w:r w:rsidRPr="00B91AAA">
        <w:t>8.</w:t>
      </w:r>
      <w:r w:rsidRPr="00B91AAA">
        <w:tab/>
        <w:t xml:space="preserve">Jorgensen, P.C., </w:t>
      </w:r>
      <w:r w:rsidRPr="00B91AAA">
        <w:rPr>
          <w:i/>
        </w:rPr>
        <w:t>Software Testing: A Craftsman’s Approach, Fourth Edition</w:t>
      </w:r>
      <w:r w:rsidRPr="00B91AAA">
        <w:t>. 2013: Taylor &amp; Francis.</w:t>
      </w:r>
    </w:p>
    <w:p w14:paraId="1E20DD56" w14:textId="77777777" w:rsidR="00B91AAA" w:rsidRPr="00B91AAA" w:rsidRDefault="00B91AAA" w:rsidP="00B91AAA">
      <w:pPr>
        <w:pStyle w:val="EndNoteBibliography"/>
        <w:spacing w:after="0"/>
        <w:ind w:left="720" w:hanging="720"/>
      </w:pPr>
      <w:r w:rsidRPr="00B91AAA">
        <w:t>9.</w:t>
      </w:r>
      <w:r w:rsidRPr="00B91AAA">
        <w:tab/>
        <w:t xml:space="preserve">Wang, J., et al., </w:t>
      </w:r>
      <w:r w:rsidRPr="00B91AAA">
        <w:rPr>
          <w:i/>
        </w:rPr>
        <w:t>Software testing with large language models: Survey, landscape, and vision.</w:t>
      </w:r>
      <w:r w:rsidRPr="00B91AAA">
        <w:t xml:space="preserve"> IEEE Transactions on Software Engineering, 2024.</w:t>
      </w:r>
    </w:p>
    <w:p w14:paraId="33AD7C2F" w14:textId="77777777" w:rsidR="00B91AAA" w:rsidRPr="00B91AAA" w:rsidRDefault="00B91AAA" w:rsidP="00B91AAA">
      <w:pPr>
        <w:pStyle w:val="EndNoteBibliography"/>
        <w:spacing w:after="0"/>
        <w:ind w:left="720" w:hanging="720"/>
      </w:pPr>
      <w:r w:rsidRPr="00B91AAA">
        <w:t>10.</w:t>
      </w:r>
      <w:r w:rsidRPr="00B91AAA">
        <w:tab/>
        <w:t xml:space="preserve">Pargaonkar, S., </w:t>
      </w:r>
      <w:r w:rsidRPr="00B91AAA">
        <w:rPr>
          <w:i/>
        </w:rPr>
        <w:t xml:space="preserve">Synergizing Requirements Engineering and Quality Assurance: A Comprehensive Exploration in Software Quality Engineering </w:t>
      </w:r>
      <w:r w:rsidRPr="00B91AAA">
        <w:t xml:space="preserve">International Journal of Science and Research (IJSR), 2022. </w:t>
      </w:r>
      <w:r w:rsidRPr="00B91AAA">
        <w:rPr>
          <w:b/>
        </w:rPr>
        <w:t>12</w:t>
      </w:r>
      <w:r w:rsidRPr="00B91AAA">
        <w:t>(8).</w:t>
      </w:r>
    </w:p>
    <w:p w14:paraId="6285AFA4" w14:textId="77777777" w:rsidR="00B91AAA" w:rsidRPr="00B91AAA" w:rsidRDefault="00B91AAA" w:rsidP="00B91AAA">
      <w:pPr>
        <w:pStyle w:val="EndNoteBibliography"/>
        <w:spacing w:after="0"/>
        <w:ind w:left="720" w:hanging="720"/>
      </w:pPr>
      <w:r w:rsidRPr="00B91AAA">
        <w:t>11.</w:t>
      </w:r>
      <w:r w:rsidRPr="00B91AAA">
        <w:tab/>
        <w:t xml:space="preserve">Black, R. and J.L. Mitchell, </w:t>
      </w:r>
      <w:r w:rsidRPr="00B91AAA">
        <w:rPr>
          <w:i/>
        </w:rPr>
        <w:t>Advanced Software Testing - Vol. 3: Guide to the ISTQB Advanced Certification as an Advanced Technical Test Analyst</w:t>
      </w:r>
      <w:r w:rsidRPr="00B91AAA">
        <w:t>. 2011: Rocky Nook.</w:t>
      </w:r>
    </w:p>
    <w:p w14:paraId="28232B78" w14:textId="77777777" w:rsidR="00B91AAA" w:rsidRPr="00B91AAA" w:rsidRDefault="00B91AAA" w:rsidP="00B91AAA">
      <w:pPr>
        <w:pStyle w:val="EndNoteBibliography"/>
        <w:spacing w:after="0"/>
        <w:ind w:left="720" w:hanging="720"/>
      </w:pPr>
      <w:r w:rsidRPr="00B91AAA">
        <w:t>12.</w:t>
      </w:r>
      <w:r w:rsidRPr="00B91AAA">
        <w:tab/>
        <w:t xml:space="preserve">Stapp, L., A. Roman, and M. Pilaeten, </w:t>
      </w:r>
      <w:r w:rsidRPr="00B91AAA">
        <w:rPr>
          <w:i/>
        </w:rPr>
        <w:t>ISTQB® Certified Tester Foundation Level: A Self-Study Guide Syllabus v4.0</w:t>
      </w:r>
      <w:r w:rsidRPr="00B91AAA">
        <w:t>. 2023: Springer Nature Switzerland.</w:t>
      </w:r>
    </w:p>
    <w:p w14:paraId="04C1ED5F" w14:textId="77777777" w:rsidR="00B91AAA" w:rsidRPr="00B91AAA" w:rsidRDefault="00B91AAA" w:rsidP="00B91AAA">
      <w:pPr>
        <w:pStyle w:val="EndNoteBibliography"/>
        <w:spacing w:after="0"/>
        <w:ind w:left="720" w:hanging="720"/>
      </w:pPr>
      <w:r w:rsidRPr="00B91AAA">
        <w:t>13.</w:t>
      </w:r>
      <w:r w:rsidRPr="00B91AAA">
        <w:tab/>
        <w:t xml:space="preserve">Spillner, A., T. Linz, and H. Schaefer, </w:t>
      </w:r>
      <w:r w:rsidRPr="00B91AAA">
        <w:rPr>
          <w:i/>
        </w:rPr>
        <w:t>Software Testing Foundations: A Study Guide for the Certified Tester Exam</w:t>
      </w:r>
      <w:r w:rsidRPr="00B91AAA">
        <w:t>. 2014: Rocky Nook.</w:t>
      </w:r>
    </w:p>
    <w:p w14:paraId="2F723AEB" w14:textId="77777777" w:rsidR="00B91AAA" w:rsidRPr="00B91AAA" w:rsidRDefault="00B91AAA" w:rsidP="00B91AAA">
      <w:pPr>
        <w:pStyle w:val="EndNoteBibliography"/>
        <w:spacing w:after="0"/>
        <w:ind w:left="720" w:hanging="720"/>
      </w:pPr>
      <w:r w:rsidRPr="00B91AAA">
        <w:t>14.</w:t>
      </w:r>
      <w:r w:rsidRPr="00B91AAA">
        <w:tab/>
        <w:t xml:space="preserve">Jamil, M.A., et al. </w:t>
      </w:r>
      <w:r w:rsidRPr="00B91AAA">
        <w:rPr>
          <w:i/>
        </w:rPr>
        <w:t>Software testing techniques: A literature review</w:t>
      </w:r>
      <w:r w:rsidRPr="00B91AAA">
        <w:t xml:space="preserve">. in </w:t>
      </w:r>
      <w:r w:rsidRPr="00B91AAA">
        <w:rPr>
          <w:i/>
        </w:rPr>
        <w:t>2016 6th international conference on information and communication technology for the Muslim world (ICT4M)</w:t>
      </w:r>
      <w:r w:rsidRPr="00B91AAA">
        <w:t>. 2016. IEEE.</w:t>
      </w:r>
    </w:p>
    <w:p w14:paraId="785F0E20" w14:textId="77777777" w:rsidR="00B91AAA" w:rsidRPr="00B91AAA" w:rsidRDefault="00B91AAA" w:rsidP="00B91AAA">
      <w:pPr>
        <w:pStyle w:val="EndNoteBibliography"/>
        <w:spacing w:after="0"/>
        <w:ind w:left="720" w:hanging="720"/>
      </w:pPr>
      <w:r w:rsidRPr="00B91AAA">
        <w:t>15.</w:t>
      </w:r>
      <w:r w:rsidRPr="00B91AAA">
        <w:tab/>
        <w:t xml:space="preserve">Thant, K. and H.H.K. Tin, </w:t>
      </w:r>
      <w:r w:rsidRPr="00B91AAA">
        <w:rPr>
          <w:i/>
        </w:rPr>
        <w:t>THE IMPACT OF MANUAL AND AUTOMATIC TESTING ON SOFTWARE TESTING EFFICIENCY AND EFFECTIVENESS.</w:t>
      </w:r>
      <w:r w:rsidRPr="00B91AAA">
        <w:t xml:space="preserve"> 2023. </w:t>
      </w:r>
      <w:r w:rsidRPr="00B91AAA">
        <w:rPr>
          <w:b/>
        </w:rPr>
        <w:t>3</w:t>
      </w:r>
      <w:r w:rsidRPr="00B91AAA">
        <w:t>: p. 88-93.</w:t>
      </w:r>
    </w:p>
    <w:p w14:paraId="7162831D" w14:textId="77777777" w:rsidR="00B91AAA" w:rsidRPr="00B91AAA" w:rsidRDefault="00B91AAA" w:rsidP="00B91AAA">
      <w:pPr>
        <w:pStyle w:val="EndNoteBibliography"/>
        <w:spacing w:after="0"/>
        <w:ind w:left="720" w:hanging="720"/>
      </w:pPr>
      <w:r w:rsidRPr="00B91AAA">
        <w:t>16.</w:t>
      </w:r>
      <w:r w:rsidRPr="00B91AAA">
        <w:tab/>
        <w:t xml:space="preserve">Kumar, D. and K.K. Mishra, </w:t>
      </w:r>
      <w:r w:rsidRPr="00B91AAA">
        <w:rPr>
          <w:i/>
        </w:rPr>
        <w:t>The Impacts of Test Automation on Software's Cost, Quality and Time to Market.</w:t>
      </w:r>
      <w:r w:rsidRPr="00B91AAA">
        <w:t xml:space="preserve"> Procedia Computer Science, 2016. </w:t>
      </w:r>
      <w:r w:rsidRPr="00B91AAA">
        <w:rPr>
          <w:b/>
        </w:rPr>
        <w:t>79</w:t>
      </w:r>
      <w:r w:rsidRPr="00B91AAA">
        <w:t>: p. 8-15.</w:t>
      </w:r>
    </w:p>
    <w:p w14:paraId="02061271" w14:textId="77777777" w:rsidR="00B91AAA" w:rsidRPr="00B91AAA" w:rsidRDefault="00B91AAA" w:rsidP="00B91AAA">
      <w:pPr>
        <w:pStyle w:val="EndNoteBibliography"/>
        <w:spacing w:after="0"/>
        <w:ind w:left="720" w:hanging="720"/>
      </w:pPr>
      <w:r w:rsidRPr="00B91AAA">
        <w:t>17.</w:t>
      </w:r>
      <w:r w:rsidRPr="00B91AAA">
        <w:tab/>
        <w:t xml:space="preserve">Homès, B., </w:t>
      </w:r>
      <w:r w:rsidRPr="00B91AAA">
        <w:rPr>
          <w:i/>
        </w:rPr>
        <w:t>Fundamentals of software testing</w:t>
      </w:r>
      <w:r w:rsidRPr="00B91AAA">
        <w:t>. 2024: John Wiley &amp; Sons.</w:t>
      </w:r>
    </w:p>
    <w:p w14:paraId="5BF07DDA" w14:textId="77777777" w:rsidR="00B91AAA" w:rsidRPr="00B91AAA" w:rsidRDefault="00B91AAA" w:rsidP="00B91AAA">
      <w:pPr>
        <w:pStyle w:val="EndNoteBibliography"/>
        <w:spacing w:after="0"/>
        <w:ind w:left="720" w:hanging="720"/>
      </w:pPr>
      <w:r w:rsidRPr="00B91AAA">
        <w:t>18.</w:t>
      </w:r>
      <w:r w:rsidRPr="00B91AAA">
        <w:tab/>
        <w:t xml:space="preserve">Beck, K., </w:t>
      </w:r>
      <w:r w:rsidRPr="00B91AAA">
        <w:rPr>
          <w:i/>
        </w:rPr>
        <w:t>Test driven development: By example</w:t>
      </w:r>
      <w:r w:rsidRPr="00B91AAA">
        <w:t>. 2022: Addison-Wesley Professional.</w:t>
      </w:r>
    </w:p>
    <w:p w14:paraId="6858A157" w14:textId="77777777" w:rsidR="00B91AAA" w:rsidRPr="00B91AAA" w:rsidRDefault="00B91AAA" w:rsidP="00B91AAA">
      <w:pPr>
        <w:pStyle w:val="EndNoteBibliography"/>
        <w:spacing w:after="0"/>
        <w:ind w:left="720" w:hanging="720"/>
      </w:pPr>
      <w:r w:rsidRPr="00B91AAA">
        <w:t>19.</w:t>
      </w:r>
      <w:r w:rsidRPr="00B91AAA">
        <w:tab/>
        <w:t xml:space="preserve">Spinellis, D., </w:t>
      </w:r>
      <w:r w:rsidRPr="00B91AAA">
        <w:rPr>
          <w:i/>
        </w:rPr>
        <w:t>State-of-the-Art Software Testing.</w:t>
      </w:r>
      <w:r w:rsidRPr="00B91AAA">
        <w:t xml:space="preserve"> IEEE Software, 2017. </w:t>
      </w:r>
      <w:r w:rsidRPr="00B91AAA">
        <w:rPr>
          <w:b/>
        </w:rPr>
        <w:t>34</w:t>
      </w:r>
      <w:r w:rsidRPr="00B91AAA">
        <w:t>(5): p. 4-6.</w:t>
      </w:r>
    </w:p>
    <w:p w14:paraId="00803C6B" w14:textId="77777777" w:rsidR="00880DF0" w:rsidRDefault="00B91AAA" w:rsidP="00880DF0">
      <w:pPr>
        <w:pStyle w:val="EndNoteBibliography"/>
        <w:ind w:left="720" w:hanging="720"/>
      </w:pPr>
      <w:r w:rsidRPr="00B91AAA">
        <w:t>20.</w:t>
      </w:r>
      <w:r w:rsidRPr="00B91AAA">
        <w:tab/>
        <w:t xml:space="preserve">Donvir, A. </w:t>
      </w:r>
      <w:r w:rsidRPr="00B91AAA">
        <w:rPr>
          <w:i/>
        </w:rPr>
        <w:t>A Comparative Analysis of JavaScript Unit and End-to-End Testing Frameworks: Enhancing Quality Assurance in Modern Web Applications</w:t>
      </w:r>
      <w:r w:rsidRPr="00B91AAA">
        <w:t xml:space="preserve">. in </w:t>
      </w:r>
      <w:r w:rsidRPr="00B91AAA">
        <w:rPr>
          <w:i/>
        </w:rPr>
        <w:t>2024 IEEE 16th International Conference on Computational Intelligence and Communication Networks (CICN)</w:t>
      </w:r>
      <w:r w:rsidRPr="00B91AAA">
        <w:t>. 2024.</w:t>
      </w:r>
    </w:p>
    <w:p w14:paraId="299C0859" w14:textId="77777777" w:rsidR="00BF2883" w:rsidRPr="00BF2883" w:rsidRDefault="00BF2883" w:rsidP="00AA435A">
      <w:pPr>
        <w:tabs>
          <w:tab w:val="left" w:pos="6179"/>
        </w:tabs>
      </w:pPr>
      <w:r w:rsidRPr="004735B7">
        <w:fldChar w:fldCharType="end"/>
      </w:r>
    </w:p>
    <w:sectPr w:rsidR="00BF2883" w:rsidRPr="00BF2883" w:rsidSect="00C5042F">
      <w:footerReference w:type="default" r:id="rId12"/>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2723B" w14:textId="77777777" w:rsidR="008660F0" w:rsidRDefault="008660F0" w:rsidP="00C11833">
      <w:pPr>
        <w:spacing w:after="0" w:line="240" w:lineRule="auto"/>
      </w:pPr>
      <w:r>
        <w:separator/>
      </w:r>
    </w:p>
  </w:endnote>
  <w:endnote w:type="continuationSeparator" w:id="0">
    <w:p w14:paraId="66EC51E3" w14:textId="77777777" w:rsidR="008660F0" w:rsidRDefault="008660F0"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B0A1C" w14:textId="77777777" w:rsidR="008660F0" w:rsidRDefault="008660F0" w:rsidP="00C11833">
      <w:pPr>
        <w:spacing w:after="0" w:line="240" w:lineRule="auto"/>
      </w:pPr>
      <w:r>
        <w:separator/>
      </w:r>
    </w:p>
  </w:footnote>
  <w:footnote w:type="continuationSeparator" w:id="0">
    <w:p w14:paraId="377666EF" w14:textId="77777777" w:rsidR="008660F0" w:rsidRDefault="008660F0"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761"/>
    <w:multiLevelType w:val="multilevel"/>
    <w:tmpl w:val="DC5EB33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C5105C"/>
    <w:multiLevelType w:val="hybridMultilevel"/>
    <w:tmpl w:val="AB7640A6"/>
    <w:lvl w:ilvl="0" w:tplc="417A41BA">
      <w:start w:val="1"/>
      <w:numFmt w:val="decimal"/>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0924CB"/>
    <w:multiLevelType w:val="multilevel"/>
    <w:tmpl w:val="598246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C792673"/>
    <w:multiLevelType w:val="multilevel"/>
    <w:tmpl w:val="A544CCF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1A63399"/>
    <w:multiLevelType w:val="multilevel"/>
    <w:tmpl w:val="4290D9D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1D311B69"/>
    <w:multiLevelType w:val="multilevel"/>
    <w:tmpl w:val="6AFA97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1F732E9B"/>
    <w:multiLevelType w:val="multilevel"/>
    <w:tmpl w:val="5BB6BA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1642701"/>
    <w:multiLevelType w:val="multilevel"/>
    <w:tmpl w:val="30D6EE7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2F4A684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7B2E99"/>
    <w:multiLevelType w:val="multilevel"/>
    <w:tmpl w:val="DB14495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3432305B"/>
    <w:multiLevelType w:val="multilevel"/>
    <w:tmpl w:val="300E08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5B04C51"/>
    <w:multiLevelType w:val="multilevel"/>
    <w:tmpl w:val="162027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374A6013"/>
    <w:multiLevelType w:val="multilevel"/>
    <w:tmpl w:val="114AB4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3AF04348"/>
    <w:multiLevelType w:val="multilevel"/>
    <w:tmpl w:val="CC42BEE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2A43D40"/>
    <w:multiLevelType w:val="hybridMultilevel"/>
    <w:tmpl w:val="189C756C"/>
    <w:lvl w:ilvl="0" w:tplc="0C0A000F">
      <w:start w:val="1"/>
      <w:numFmt w:val="decimal"/>
      <w:lvlText w:val="%1."/>
      <w:lvlJc w:val="left"/>
      <w:pPr>
        <w:ind w:left="783" w:hanging="360"/>
      </w:pPr>
    </w:lvl>
    <w:lvl w:ilvl="1" w:tplc="0C0A0019" w:tentative="1">
      <w:start w:val="1"/>
      <w:numFmt w:val="lowerLetter"/>
      <w:lvlText w:val="%2."/>
      <w:lvlJc w:val="left"/>
      <w:pPr>
        <w:ind w:left="1503" w:hanging="360"/>
      </w:pPr>
    </w:lvl>
    <w:lvl w:ilvl="2" w:tplc="0C0A001B" w:tentative="1">
      <w:start w:val="1"/>
      <w:numFmt w:val="lowerRoman"/>
      <w:lvlText w:val="%3."/>
      <w:lvlJc w:val="right"/>
      <w:pPr>
        <w:ind w:left="2223" w:hanging="180"/>
      </w:pPr>
    </w:lvl>
    <w:lvl w:ilvl="3" w:tplc="0C0A000F" w:tentative="1">
      <w:start w:val="1"/>
      <w:numFmt w:val="decimal"/>
      <w:lvlText w:val="%4."/>
      <w:lvlJc w:val="left"/>
      <w:pPr>
        <w:ind w:left="2943" w:hanging="360"/>
      </w:pPr>
    </w:lvl>
    <w:lvl w:ilvl="4" w:tplc="0C0A0019" w:tentative="1">
      <w:start w:val="1"/>
      <w:numFmt w:val="lowerLetter"/>
      <w:lvlText w:val="%5."/>
      <w:lvlJc w:val="left"/>
      <w:pPr>
        <w:ind w:left="3663" w:hanging="360"/>
      </w:pPr>
    </w:lvl>
    <w:lvl w:ilvl="5" w:tplc="0C0A001B" w:tentative="1">
      <w:start w:val="1"/>
      <w:numFmt w:val="lowerRoman"/>
      <w:lvlText w:val="%6."/>
      <w:lvlJc w:val="right"/>
      <w:pPr>
        <w:ind w:left="4383" w:hanging="180"/>
      </w:pPr>
    </w:lvl>
    <w:lvl w:ilvl="6" w:tplc="0C0A000F" w:tentative="1">
      <w:start w:val="1"/>
      <w:numFmt w:val="decimal"/>
      <w:lvlText w:val="%7."/>
      <w:lvlJc w:val="left"/>
      <w:pPr>
        <w:ind w:left="5103" w:hanging="360"/>
      </w:pPr>
    </w:lvl>
    <w:lvl w:ilvl="7" w:tplc="0C0A0019" w:tentative="1">
      <w:start w:val="1"/>
      <w:numFmt w:val="lowerLetter"/>
      <w:lvlText w:val="%8."/>
      <w:lvlJc w:val="left"/>
      <w:pPr>
        <w:ind w:left="5823" w:hanging="360"/>
      </w:pPr>
    </w:lvl>
    <w:lvl w:ilvl="8" w:tplc="0C0A001B" w:tentative="1">
      <w:start w:val="1"/>
      <w:numFmt w:val="lowerRoman"/>
      <w:lvlText w:val="%9."/>
      <w:lvlJc w:val="right"/>
      <w:pPr>
        <w:ind w:left="6543" w:hanging="180"/>
      </w:pPr>
    </w:lvl>
  </w:abstractNum>
  <w:abstractNum w:abstractNumId="16" w15:restartNumberingAfterBreak="0">
    <w:nsid w:val="44E242E7"/>
    <w:multiLevelType w:val="multilevel"/>
    <w:tmpl w:val="AAA6100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4AB951B2"/>
    <w:multiLevelType w:val="multilevel"/>
    <w:tmpl w:val="DAB611D4"/>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4EB00E79"/>
    <w:multiLevelType w:val="multilevel"/>
    <w:tmpl w:val="EDAC68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876B5A"/>
    <w:multiLevelType w:val="multilevel"/>
    <w:tmpl w:val="44D890E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59E45497"/>
    <w:multiLevelType w:val="multilevel"/>
    <w:tmpl w:val="E27C2B3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6C235B01"/>
    <w:multiLevelType w:val="multilevel"/>
    <w:tmpl w:val="08FE4B5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71355A72"/>
    <w:multiLevelType w:val="multilevel"/>
    <w:tmpl w:val="174E62F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3" w15:restartNumberingAfterBreak="0">
    <w:nsid w:val="7799741F"/>
    <w:multiLevelType w:val="multilevel"/>
    <w:tmpl w:val="312CB66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7B8B4BF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BB814C1"/>
    <w:multiLevelType w:val="multilevel"/>
    <w:tmpl w:val="A65828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212772239">
    <w:abstractNumId w:val="11"/>
  </w:num>
  <w:num w:numId="2" w16cid:durableId="1765221260">
    <w:abstractNumId w:val="1"/>
  </w:num>
  <w:num w:numId="3" w16cid:durableId="610361615">
    <w:abstractNumId w:val="14"/>
  </w:num>
  <w:num w:numId="4" w16cid:durableId="894315416">
    <w:abstractNumId w:val="24"/>
  </w:num>
  <w:num w:numId="5" w16cid:durableId="23039088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3481716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0493964">
    <w:abstractNumId w:val="15"/>
  </w:num>
  <w:num w:numId="8" w16cid:durableId="1774784977">
    <w:abstractNumId w:val="9"/>
  </w:num>
  <w:num w:numId="9" w16cid:durableId="1565336567">
    <w:abstractNumId w:val="2"/>
  </w:num>
  <w:num w:numId="10" w16cid:durableId="44063047">
    <w:abstractNumId w:val="10"/>
  </w:num>
  <w:num w:numId="11" w16cid:durableId="967777353">
    <w:abstractNumId w:val="13"/>
  </w:num>
  <w:num w:numId="12" w16cid:durableId="1428774254">
    <w:abstractNumId w:val="3"/>
  </w:num>
  <w:num w:numId="13" w16cid:durableId="92095450">
    <w:abstractNumId w:val="12"/>
  </w:num>
  <w:num w:numId="14" w16cid:durableId="1382830125">
    <w:abstractNumId w:val="18"/>
  </w:num>
  <w:num w:numId="15" w16cid:durableId="228347288">
    <w:abstractNumId w:val="5"/>
  </w:num>
  <w:num w:numId="16" w16cid:durableId="199319730">
    <w:abstractNumId w:val="19"/>
  </w:num>
  <w:num w:numId="17" w16cid:durableId="1410467109">
    <w:abstractNumId w:val="25"/>
  </w:num>
  <w:num w:numId="18" w16cid:durableId="414934202">
    <w:abstractNumId w:val="4"/>
  </w:num>
  <w:num w:numId="19" w16cid:durableId="195041787">
    <w:abstractNumId w:val="20"/>
  </w:num>
  <w:num w:numId="20" w16cid:durableId="1445609816">
    <w:abstractNumId w:val="7"/>
  </w:num>
  <w:num w:numId="21" w16cid:durableId="357851390">
    <w:abstractNumId w:val="23"/>
  </w:num>
  <w:num w:numId="22" w16cid:durableId="1087115981">
    <w:abstractNumId w:val="21"/>
  </w:num>
  <w:num w:numId="23" w16cid:durableId="2064208405">
    <w:abstractNumId w:val="8"/>
  </w:num>
  <w:num w:numId="24" w16cid:durableId="1057164712">
    <w:abstractNumId w:val="0"/>
  </w:num>
  <w:num w:numId="25" w16cid:durableId="449710883">
    <w:abstractNumId w:val="16"/>
  </w:num>
  <w:num w:numId="26" w16cid:durableId="1989701032">
    <w:abstractNumId w:val="22"/>
  </w:num>
  <w:num w:numId="27" w16cid:durableId="41561235">
    <w:abstractNumId w:val="17"/>
  </w:num>
  <w:num w:numId="28" w16cid:durableId="14483073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272E58"/>
    <w:rsid w:val="00090D5E"/>
    <w:rsid w:val="000E0AA9"/>
    <w:rsid w:val="000E563B"/>
    <w:rsid w:val="001065B1"/>
    <w:rsid w:val="00106641"/>
    <w:rsid w:val="001069D3"/>
    <w:rsid w:val="00131ECA"/>
    <w:rsid w:val="00170962"/>
    <w:rsid w:val="00172A08"/>
    <w:rsid w:val="001B2337"/>
    <w:rsid w:val="001D5B83"/>
    <w:rsid w:val="001E7993"/>
    <w:rsid w:val="001F7986"/>
    <w:rsid w:val="0024354C"/>
    <w:rsid w:val="0024767E"/>
    <w:rsid w:val="0025319E"/>
    <w:rsid w:val="00272E58"/>
    <w:rsid w:val="00273C68"/>
    <w:rsid w:val="00287725"/>
    <w:rsid w:val="002C2E12"/>
    <w:rsid w:val="002D60DF"/>
    <w:rsid w:val="002E5EC0"/>
    <w:rsid w:val="002F7A8F"/>
    <w:rsid w:val="00336249"/>
    <w:rsid w:val="00391167"/>
    <w:rsid w:val="003A17D1"/>
    <w:rsid w:val="004735B7"/>
    <w:rsid w:val="00484BEE"/>
    <w:rsid w:val="004B24C1"/>
    <w:rsid w:val="004C444C"/>
    <w:rsid w:val="004C5880"/>
    <w:rsid w:val="004E0998"/>
    <w:rsid w:val="0051637D"/>
    <w:rsid w:val="00550813"/>
    <w:rsid w:val="005554F9"/>
    <w:rsid w:val="00564C8B"/>
    <w:rsid w:val="00566DD3"/>
    <w:rsid w:val="00596AF3"/>
    <w:rsid w:val="005E7346"/>
    <w:rsid w:val="005F00F8"/>
    <w:rsid w:val="0062778C"/>
    <w:rsid w:val="00627C21"/>
    <w:rsid w:val="0069310B"/>
    <w:rsid w:val="006A34BE"/>
    <w:rsid w:val="006C15C5"/>
    <w:rsid w:val="006D2EAF"/>
    <w:rsid w:val="006D3104"/>
    <w:rsid w:val="006F032A"/>
    <w:rsid w:val="007323B3"/>
    <w:rsid w:val="00735BB2"/>
    <w:rsid w:val="00756981"/>
    <w:rsid w:val="007C19C9"/>
    <w:rsid w:val="007C3F0B"/>
    <w:rsid w:val="008660F0"/>
    <w:rsid w:val="00880DF0"/>
    <w:rsid w:val="008824A9"/>
    <w:rsid w:val="008B7E48"/>
    <w:rsid w:val="009021B2"/>
    <w:rsid w:val="00930250"/>
    <w:rsid w:val="00946F3C"/>
    <w:rsid w:val="00982A7D"/>
    <w:rsid w:val="009977C0"/>
    <w:rsid w:val="009B09F8"/>
    <w:rsid w:val="009C054F"/>
    <w:rsid w:val="009D43B2"/>
    <w:rsid w:val="009E6F1C"/>
    <w:rsid w:val="00A11EB3"/>
    <w:rsid w:val="00A20160"/>
    <w:rsid w:val="00A22043"/>
    <w:rsid w:val="00A23329"/>
    <w:rsid w:val="00A3307E"/>
    <w:rsid w:val="00A46050"/>
    <w:rsid w:val="00A46822"/>
    <w:rsid w:val="00A95D28"/>
    <w:rsid w:val="00AA435A"/>
    <w:rsid w:val="00AB6EDD"/>
    <w:rsid w:val="00AE0E1B"/>
    <w:rsid w:val="00AF4A83"/>
    <w:rsid w:val="00B1748F"/>
    <w:rsid w:val="00B34647"/>
    <w:rsid w:val="00B52B3E"/>
    <w:rsid w:val="00B5684F"/>
    <w:rsid w:val="00B838B5"/>
    <w:rsid w:val="00B91AAA"/>
    <w:rsid w:val="00BC1180"/>
    <w:rsid w:val="00BD40F4"/>
    <w:rsid w:val="00BF2883"/>
    <w:rsid w:val="00BF2E59"/>
    <w:rsid w:val="00BF6914"/>
    <w:rsid w:val="00C06A05"/>
    <w:rsid w:val="00C11833"/>
    <w:rsid w:val="00C23CAD"/>
    <w:rsid w:val="00C36873"/>
    <w:rsid w:val="00C42B41"/>
    <w:rsid w:val="00C42D34"/>
    <w:rsid w:val="00C5042F"/>
    <w:rsid w:val="00C92408"/>
    <w:rsid w:val="00CA02F0"/>
    <w:rsid w:val="00CA4666"/>
    <w:rsid w:val="00CC23A0"/>
    <w:rsid w:val="00CF4021"/>
    <w:rsid w:val="00CF66DB"/>
    <w:rsid w:val="00D365D1"/>
    <w:rsid w:val="00D80436"/>
    <w:rsid w:val="00D958EB"/>
    <w:rsid w:val="00DC3C73"/>
    <w:rsid w:val="00E26F43"/>
    <w:rsid w:val="00E55B33"/>
    <w:rsid w:val="00E63F95"/>
    <w:rsid w:val="00E66782"/>
    <w:rsid w:val="00E74F3D"/>
    <w:rsid w:val="00E80E19"/>
    <w:rsid w:val="00E82E73"/>
    <w:rsid w:val="00E97CA8"/>
    <w:rsid w:val="00EA09F0"/>
    <w:rsid w:val="00EB6B99"/>
    <w:rsid w:val="00EB6E80"/>
    <w:rsid w:val="00EC358D"/>
    <w:rsid w:val="00F17F5C"/>
    <w:rsid w:val="00F6127D"/>
    <w:rsid w:val="00F66209"/>
    <w:rsid w:val="00F83A04"/>
    <w:rsid w:val="00FA00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958EB"/>
    <w:pPr>
      <w:keepNext/>
      <w:keepLines/>
      <w:numPr>
        <w:numId w:val="4"/>
      </w:numPr>
      <w:pBdr>
        <w:bottom w:val="single" w:sz="4" w:space="1" w:color="auto"/>
      </w:pBdr>
      <w:spacing w:after="240"/>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4"/>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4"/>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semiHidden/>
    <w:unhideWhenUsed/>
    <w:qFormat/>
    <w:rsid w:val="0024767E"/>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958E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semiHidden/>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 w:type="paragraph" w:customStyle="1" w:styleId="whitespace-pre-wrap">
    <w:name w:val="whitespace-pre-wrap"/>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whitespace-normal">
    <w:name w:val="whitespace-normal"/>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574632772">
      <w:bodyDiv w:val="1"/>
      <w:marLeft w:val="0"/>
      <w:marRight w:val="0"/>
      <w:marTop w:val="0"/>
      <w:marBottom w:val="0"/>
      <w:divBdr>
        <w:top w:val="none" w:sz="0" w:space="0" w:color="auto"/>
        <w:left w:val="none" w:sz="0" w:space="0" w:color="auto"/>
        <w:bottom w:val="none" w:sz="0" w:space="0" w:color="auto"/>
        <w:right w:val="none" w:sz="0" w:space="0" w:color="auto"/>
      </w:divBdr>
      <w:divsChild>
        <w:div w:id="1171331435">
          <w:marLeft w:val="0"/>
          <w:marRight w:val="0"/>
          <w:marTop w:val="0"/>
          <w:marBottom w:val="0"/>
          <w:divBdr>
            <w:top w:val="none" w:sz="0" w:space="0" w:color="auto"/>
            <w:left w:val="none" w:sz="0" w:space="0" w:color="auto"/>
            <w:bottom w:val="none" w:sz="0" w:space="0" w:color="auto"/>
            <w:right w:val="none" w:sz="0" w:space="0" w:color="auto"/>
          </w:divBdr>
          <w:divsChild>
            <w:div w:id="1150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027022325">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ena@ceis.cujae.edu.cu" TargetMode="External"/><Relationship Id="rId5" Type="http://schemas.openxmlformats.org/officeDocument/2006/relationships/webSettings" Target="webSettings.xml"/><Relationship Id="rId10" Type="http://schemas.openxmlformats.org/officeDocument/2006/relationships/hyperlink" Target="mailto:pchevalier@ceis.cujae.edu.c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0</TotalTime>
  <Pages>39</Pages>
  <Words>16106</Words>
  <Characters>88585</Characters>
  <Application>Microsoft Office Word</Application>
  <DocSecurity>0</DocSecurity>
  <Lines>738</Lines>
  <Paragraphs>2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Kiri</cp:lastModifiedBy>
  <cp:revision>51</cp:revision>
  <dcterms:created xsi:type="dcterms:W3CDTF">2025-03-19T04:14:00Z</dcterms:created>
  <dcterms:modified xsi:type="dcterms:W3CDTF">2025-04-04T18:11:00Z</dcterms:modified>
</cp:coreProperties>
</file>